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A14B7" w14:textId="7D1FBC3F" w:rsidR="00394799" w:rsidRPr="004366B7" w:rsidRDefault="003B5735" w:rsidP="004366B7">
      <w:pPr>
        <w:jc w:val="center"/>
        <w:rPr>
          <w:b/>
          <w:bCs/>
        </w:rPr>
      </w:pPr>
      <w:r w:rsidRPr="004366B7">
        <w:rPr>
          <w:b/>
          <w:bCs/>
        </w:rPr>
        <w:t>ОГЛАВЛЕНИЕ</w:t>
      </w:r>
    </w:p>
    <w:sdt>
      <w:sdtPr>
        <w:rPr>
          <w:rFonts w:ascii="Times New Roman" w:eastAsiaTheme="minorHAnsi" w:hAnsi="Times New Roman" w:cstheme="minorBidi"/>
          <w:color w:val="auto"/>
          <w:sz w:val="28"/>
          <w:szCs w:val="22"/>
          <w:lang w:eastAsia="en-US"/>
        </w:rPr>
        <w:id w:val="1168830138"/>
        <w:docPartObj>
          <w:docPartGallery w:val="Table of Contents"/>
          <w:docPartUnique/>
        </w:docPartObj>
      </w:sdtPr>
      <w:sdtEndPr>
        <w:rPr>
          <w:b/>
          <w:bCs/>
        </w:rPr>
      </w:sdtEndPr>
      <w:sdtContent>
        <w:p w14:paraId="2B4FC20E" w14:textId="04B2A793" w:rsidR="00B166A8" w:rsidRPr="00B166A8" w:rsidRDefault="00B166A8">
          <w:pPr>
            <w:pStyle w:val="ad"/>
            <w:rPr>
              <w:rStyle w:val="a4"/>
              <w:color w:val="auto"/>
              <w:sz w:val="40"/>
              <w:szCs w:val="36"/>
            </w:rPr>
          </w:pPr>
        </w:p>
        <w:p w14:paraId="5FE9D327" w14:textId="21A55260" w:rsidR="00316A71" w:rsidRDefault="00B166A8">
          <w:pPr>
            <w:pStyle w:val="11"/>
            <w:tabs>
              <w:tab w:val="right" w:leader="dot" w:pos="9345"/>
            </w:tabs>
            <w:rPr>
              <w:rFonts w:asciiTheme="minorHAnsi" w:eastAsiaTheme="minorEastAsia" w:hAnsiTheme="minorHAnsi"/>
              <w:noProof/>
              <w:sz w:val="22"/>
              <w:lang w:eastAsia="ru-RU"/>
            </w:rPr>
          </w:pPr>
          <w:r>
            <w:fldChar w:fldCharType="begin"/>
          </w:r>
          <w:r>
            <w:instrText xml:space="preserve"> TOC \o "1-3" \h \z \u </w:instrText>
          </w:r>
          <w:r>
            <w:fldChar w:fldCharType="separate"/>
          </w:r>
          <w:hyperlink w:anchor="_Toc189870353" w:history="1">
            <w:r w:rsidR="00316A71" w:rsidRPr="003E18AB">
              <w:rPr>
                <w:rStyle w:val="ae"/>
                <w:noProof/>
              </w:rPr>
              <w:t>ВВЕДЕНИЕ</w:t>
            </w:r>
            <w:r w:rsidR="00316A71">
              <w:rPr>
                <w:noProof/>
                <w:webHidden/>
              </w:rPr>
              <w:tab/>
            </w:r>
            <w:r w:rsidR="00316A71">
              <w:rPr>
                <w:noProof/>
                <w:webHidden/>
              </w:rPr>
              <w:fldChar w:fldCharType="begin"/>
            </w:r>
            <w:r w:rsidR="00316A71">
              <w:rPr>
                <w:noProof/>
                <w:webHidden/>
              </w:rPr>
              <w:instrText xml:space="preserve"> PAGEREF _Toc189870353 \h </w:instrText>
            </w:r>
            <w:r w:rsidR="00316A71">
              <w:rPr>
                <w:noProof/>
                <w:webHidden/>
              </w:rPr>
            </w:r>
            <w:r w:rsidR="00316A71">
              <w:rPr>
                <w:noProof/>
                <w:webHidden/>
              </w:rPr>
              <w:fldChar w:fldCharType="separate"/>
            </w:r>
            <w:r w:rsidR="00316A71">
              <w:rPr>
                <w:noProof/>
                <w:webHidden/>
              </w:rPr>
              <w:t>2</w:t>
            </w:r>
            <w:r w:rsidR="00316A71">
              <w:rPr>
                <w:noProof/>
                <w:webHidden/>
              </w:rPr>
              <w:fldChar w:fldCharType="end"/>
            </w:r>
          </w:hyperlink>
        </w:p>
        <w:p w14:paraId="28566C57" w14:textId="4216151C" w:rsidR="00316A71" w:rsidRDefault="00BA3DA3">
          <w:pPr>
            <w:pStyle w:val="11"/>
            <w:tabs>
              <w:tab w:val="right" w:leader="dot" w:pos="9345"/>
            </w:tabs>
            <w:rPr>
              <w:rFonts w:asciiTheme="minorHAnsi" w:eastAsiaTheme="minorEastAsia" w:hAnsiTheme="minorHAnsi"/>
              <w:noProof/>
              <w:sz w:val="22"/>
              <w:lang w:eastAsia="ru-RU"/>
            </w:rPr>
          </w:pPr>
          <w:hyperlink w:anchor="_Toc189870354" w:history="1">
            <w:r w:rsidR="00316A71" w:rsidRPr="003E18AB">
              <w:rPr>
                <w:rStyle w:val="ae"/>
                <w:noProof/>
              </w:rPr>
              <w:t>1. ТЕОРЕТИЧЕСКАЯ ЧАСТЬ</w:t>
            </w:r>
            <w:r w:rsidR="00316A71">
              <w:rPr>
                <w:noProof/>
                <w:webHidden/>
              </w:rPr>
              <w:tab/>
            </w:r>
            <w:r w:rsidR="00316A71">
              <w:rPr>
                <w:noProof/>
                <w:webHidden/>
              </w:rPr>
              <w:fldChar w:fldCharType="begin"/>
            </w:r>
            <w:r w:rsidR="00316A71">
              <w:rPr>
                <w:noProof/>
                <w:webHidden/>
              </w:rPr>
              <w:instrText xml:space="preserve"> PAGEREF _Toc189870354 \h </w:instrText>
            </w:r>
            <w:r w:rsidR="00316A71">
              <w:rPr>
                <w:noProof/>
                <w:webHidden/>
              </w:rPr>
            </w:r>
            <w:r w:rsidR="00316A71">
              <w:rPr>
                <w:noProof/>
                <w:webHidden/>
              </w:rPr>
              <w:fldChar w:fldCharType="separate"/>
            </w:r>
            <w:r w:rsidR="00316A71">
              <w:rPr>
                <w:noProof/>
                <w:webHidden/>
              </w:rPr>
              <w:t>5</w:t>
            </w:r>
            <w:r w:rsidR="00316A71">
              <w:rPr>
                <w:noProof/>
                <w:webHidden/>
              </w:rPr>
              <w:fldChar w:fldCharType="end"/>
            </w:r>
          </w:hyperlink>
        </w:p>
        <w:p w14:paraId="16871209" w14:textId="5BFB1429" w:rsidR="00316A71" w:rsidRDefault="00BA3DA3">
          <w:pPr>
            <w:pStyle w:val="11"/>
            <w:tabs>
              <w:tab w:val="right" w:leader="dot" w:pos="9345"/>
            </w:tabs>
            <w:rPr>
              <w:rFonts w:asciiTheme="minorHAnsi" w:eastAsiaTheme="minorEastAsia" w:hAnsiTheme="minorHAnsi"/>
              <w:noProof/>
              <w:sz w:val="22"/>
              <w:lang w:eastAsia="ru-RU"/>
            </w:rPr>
          </w:pPr>
          <w:hyperlink w:anchor="_Toc189870355" w:history="1">
            <w:r w:rsidR="00316A71" w:rsidRPr="003E18AB">
              <w:rPr>
                <w:rStyle w:val="ae"/>
                <w:noProof/>
              </w:rPr>
              <w:t>1.1. Понятие свёрточных нейронных сетей</w:t>
            </w:r>
            <w:r w:rsidR="00316A71">
              <w:rPr>
                <w:noProof/>
                <w:webHidden/>
              </w:rPr>
              <w:tab/>
            </w:r>
            <w:r w:rsidR="00316A71">
              <w:rPr>
                <w:noProof/>
                <w:webHidden/>
              </w:rPr>
              <w:fldChar w:fldCharType="begin"/>
            </w:r>
            <w:r w:rsidR="00316A71">
              <w:rPr>
                <w:noProof/>
                <w:webHidden/>
              </w:rPr>
              <w:instrText xml:space="preserve"> PAGEREF _Toc189870355 \h </w:instrText>
            </w:r>
            <w:r w:rsidR="00316A71">
              <w:rPr>
                <w:noProof/>
                <w:webHidden/>
              </w:rPr>
            </w:r>
            <w:r w:rsidR="00316A71">
              <w:rPr>
                <w:noProof/>
                <w:webHidden/>
              </w:rPr>
              <w:fldChar w:fldCharType="separate"/>
            </w:r>
            <w:r w:rsidR="00316A71">
              <w:rPr>
                <w:noProof/>
                <w:webHidden/>
              </w:rPr>
              <w:t>5</w:t>
            </w:r>
            <w:r w:rsidR="00316A71">
              <w:rPr>
                <w:noProof/>
                <w:webHidden/>
              </w:rPr>
              <w:fldChar w:fldCharType="end"/>
            </w:r>
          </w:hyperlink>
        </w:p>
        <w:p w14:paraId="56CBA13C" w14:textId="2422AC3E" w:rsidR="00316A71" w:rsidRDefault="00BA3DA3">
          <w:pPr>
            <w:pStyle w:val="11"/>
            <w:tabs>
              <w:tab w:val="right" w:leader="dot" w:pos="9345"/>
            </w:tabs>
            <w:rPr>
              <w:rFonts w:asciiTheme="minorHAnsi" w:eastAsiaTheme="minorEastAsia" w:hAnsiTheme="minorHAnsi"/>
              <w:noProof/>
              <w:sz w:val="22"/>
              <w:lang w:eastAsia="ru-RU"/>
            </w:rPr>
          </w:pPr>
          <w:hyperlink w:anchor="_Toc189870356" w:history="1">
            <w:r w:rsidR="00316A71" w:rsidRPr="003E18AB">
              <w:rPr>
                <w:rStyle w:val="ae"/>
                <w:noProof/>
              </w:rPr>
              <w:t>1.2. Трансферное обучение</w:t>
            </w:r>
            <w:r w:rsidR="00316A71">
              <w:rPr>
                <w:noProof/>
                <w:webHidden/>
              </w:rPr>
              <w:tab/>
            </w:r>
            <w:r w:rsidR="00316A71">
              <w:rPr>
                <w:noProof/>
                <w:webHidden/>
              </w:rPr>
              <w:fldChar w:fldCharType="begin"/>
            </w:r>
            <w:r w:rsidR="00316A71">
              <w:rPr>
                <w:noProof/>
                <w:webHidden/>
              </w:rPr>
              <w:instrText xml:space="preserve"> PAGEREF _Toc189870356 \h </w:instrText>
            </w:r>
            <w:r w:rsidR="00316A71">
              <w:rPr>
                <w:noProof/>
                <w:webHidden/>
              </w:rPr>
            </w:r>
            <w:r w:rsidR="00316A71">
              <w:rPr>
                <w:noProof/>
                <w:webHidden/>
              </w:rPr>
              <w:fldChar w:fldCharType="separate"/>
            </w:r>
            <w:r w:rsidR="00316A71">
              <w:rPr>
                <w:noProof/>
                <w:webHidden/>
              </w:rPr>
              <w:t>8</w:t>
            </w:r>
            <w:r w:rsidR="00316A71">
              <w:rPr>
                <w:noProof/>
                <w:webHidden/>
              </w:rPr>
              <w:fldChar w:fldCharType="end"/>
            </w:r>
          </w:hyperlink>
        </w:p>
        <w:p w14:paraId="5CF55CF4" w14:textId="76CEDF8A" w:rsidR="00316A71" w:rsidRDefault="00BA3DA3">
          <w:pPr>
            <w:pStyle w:val="11"/>
            <w:tabs>
              <w:tab w:val="right" w:leader="dot" w:pos="9345"/>
            </w:tabs>
            <w:rPr>
              <w:rFonts w:asciiTheme="minorHAnsi" w:eastAsiaTheme="minorEastAsia" w:hAnsiTheme="minorHAnsi"/>
              <w:noProof/>
              <w:sz w:val="22"/>
              <w:lang w:eastAsia="ru-RU"/>
            </w:rPr>
          </w:pPr>
          <w:hyperlink w:anchor="_Toc189870357" w:history="1">
            <w:r w:rsidR="00316A71" w:rsidRPr="003E18AB">
              <w:rPr>
                <w:rStyle w:val="ae"/>
                <w:noProof/>
              </w:rPr>
              <w:t xml:space="preserve">1.2.1. Архитектура </w:t>
            </w:r>
            <w:r w:rsidR="00316A71" w:rsidRPr="003E18AB">
              <w:rPr>
                <w:rStyle w:val="ae"/>
                <w:noProof/>
                <w:lang w:val="en-US"/>
              </w:rPr>
              <w:t>VGG</w:t>
            </w:r>
            <w:r w:rsidR="00316A71">
              <w:rPr>
                <w:noProof/>
                <w:webHidden/>
              </w:rPr>
              <w:tab/>
            </w:r>
            <w:r w:rsidR="00316A71">
              <w:rPr>
                <w:noProof/>
                <w:webHidden/>
              </w:rPr>
              <w:fldChar w:fldCharType="begin"/>
            </w:r>
            <w:r w:rsidR="00316A71">
              <w:rPr>
                <w:noProof/>
                <w:webHidden/>
              </w:rPr>
              <w:instrText xml:space="preserve"> PAGEREF _Toc189870357 \h </w:instrText>
            </w:r>
            <w:r w:rsidR="00316A71">
              <w:rPr>
                <w:noProof/>
                <w:webHidden/>
              </w:rPr>
            </w:r>
            <w:r w:rsidR="00316A71">
              <w:rPr>
                <w:noProof/>
                <w:webHidden/>
              </w:rPr>
              <w:fldChar w:fldCharType="separate"/>
            </w:r>
            <w:r w:rsidR="00316A71">
              <w:rPr>
                <w:noProof/>
                <w:webHidden/>
              </w:rPr>
              <w:t>9</w:t>
            </w:r>
            <w:r w:rsidR="00316A71">
              <w:rPr>
                <w:noProof/>
                <w:webHidden/>
              </w:rPr>
              <w:fldChar w:fldCharType="end"/>
            </w:r>
          </w:hyperlink>
        </w:p>
        <w:p w14:paraId="4BFBD488" w14:textId="7E67CAB9" w:rsidR="00316A71" w:rsidRDefault="00BA3DA3">
          <w:pPr>
            <w:pStyle w:val="11"/>
            <w:tabs>
              <w:tab w:val="right" w:leader="dot" w:pos="9345"/>
            </w:tabs>
            <w:rPr>
              <w:rFonts w:asciiTheme="minorHAnsi" w:eastAsiaTheme="minorEastAsia" w:hAnsiTheme="minorHAnsi"/>
              <w:noProof/>
              <w:sz w:val="22"/>
              <w:lang w:eastAsia="ru-RU"/>
            </w:rPr>
          </w:pPr>
          <w:hyperlink w:anchor="_Toc189870358" w:history="1">
            <w:r w:rsidR="00316A71" w:rsidRPr="003E18AB">
              <w:rPr>
                <w:rStyle w:val="ae"/>
                <w:noProof/>
              </w:rPr>
              <w:t xml:space="preserve">1.2.2. Архитектура </w:t>
            </w:r>
            <w:r w:rsidR="00316A71" w:rsidRPr="003E18AB">
              <w:rPr>
                <w:rStyle w:val="ae"/>
                <w:noProof/>
                <w:lang w:val="en-US"/>
              </w:rPr>
              <w:t>ResNet</w:t>
            </w:r>
            <w:r w:rsidR="00316A71">
              <w:rPr>
                <w:noProof/>
                <w:webHidden/>
              </w:rPr>
              <w:tab/>
            </w:r>
            <w:r w:rsidR="00316A71">
              <w:rPr>
                <w:noProof/>
                <w:webHidden/>
              </w:rPr>
              <w:fldChar w:fldCharType="begin"/>
            </w:r>
            <w:r w:rsidR="00316A71">
              <w:rPr>
                <w:noProof/>
                <w:webHidden/>
              </w:rPr>
              <w:instrText xml:space="preserve"> PAGEREF _Toc189870358 \h </w:instrText>
            </w:r>
            <w:r w:rsidR="00316A71">
              <w:rPr>
                <w:noProof/>
                <w:webHidden/>
              </w:rPr>
            </w:r>
            <w:r w:rsidR="00316A71">
              <w:rPr>
                <w:noProof/>
                <w:webHidden/>
              </w:rPr>
              <w:fldChar w:fldCharType="separate"/>
            </w:r>
            <w:r w:rsidR="00316A71">
              <w:rPr>
                <w:noProof/>
                <w:webHidden/>
              </w:rPr>
              <w:t>10</w:t>
            </w:r>
            <w:r w:rsidR="00316A71">
              <w:rPr>
                <w:noProof/>
                <w:webHidden/>
              </w:rPr>
              <w:fldChar w:fldCharType="end"/>
            </w:r>
          </w:hyperlink>
        </w:p>
        <w:p w14:paraId="171541B9" w14:textId="1058074D" w:rsidR="00316A71" w:rsidRDefault="00BA3DA3">
          <w:pPr>
            <w:pStyle w:val="11"/>
            <w:tabs>
              <w:tab w:val="right" w:leader="dot" w:pos="9345"/>
            </w:tabs>
            <w:rPr>
              <w:rFonts w:asciiTheme="minorHAnsi" w:eastAsiaTheme="minorEastAsia" w:hAnsiTheme="minorHAnsi"/>
              <w:noProof/>
              <w:sz w:val="22"/>
              <w:lang w:eastAsia="ru-RU"/>
            </w:rPr>
          </w:pPr>
          <w:hyperlink w:anchor="_Toc189870359" w:history="1">
            <w:r w:rsidR="00316A71" w:rsidRPr="003E18AB">
              <w:rPr>
                <w:rStyle w:val="ae"/>
                <w:noProof/>
              </w:rPr>
              <w:t xml:space="preserve">1.2.3 Архитектура </w:t>
            </w:r>
            <w:r w:rsidR="00316A71" w:rsidRPr="003E18AB">
              <w:rPr>
                <w:rStyle w:val="ae"/>
                <w:noProof/>
                <w:lang w:val="en-US"/>
              </w:rPr>
              <w:t>MobileNet</w:t>
            </w:r>
            <w:r w:rsidR="00316A71">
              <w:rPr>
                <w:noProof/>
                <w:webHidden/>
              </w:rPr>
              <w:tab/>
            </w:r>
            <w:r w:rsidR="00316A71">
              <w:rPr>
                <w:noProof/>
                <w:webHidden/>
              </w:rPr>
              <w:fldChar w:fldCharType="begin"/>
            </w:r>
            <w:r w:rsidR="00316A71">
              <w:rPr>
                <w:noProof/>
                <w:webHidden/>
              </w:rPr>
              <w:instrText xml:space="preserve"> PAGEREF _Toc189870359 \h </w:instrText>
            </w:r>
            <w:r w:rsidR="00316A71">
              <w:rPr>
                <w:noProof/>
                <w:webHidden/>
              </w:rPr>
            </w:r>
            <w:r w:rsidR="00316A71">
              <w:rPr>
                <w:noProof/>
                <w:webHidden/>
              </w:rPr>
              <w:fldChar w:fldCharType="separate"/>
            </w:r>
            <w:r w:rsidR="00316A71">
              <w:rPr>
                <w:noProof/>
                <w:webHidden/>
              </w:rPr>
              <w:t>11</w:t>
            </w:r>
            <w:r w:rsidR="00316A71">
              <w:rPr>
                <w:noProof/>
                <w:webHidden/>
              </w:rPr>
              <w:fldChar w:fldCharType="end"/>
            </w:r>
          </w:hyperlink>
        </w:p>
        <w:p w14:paraId="2587014B" w14:textId="40297E24" w:rsidR="00316A71" w:rsidRDefault="00BA3DA3">
          <w:pPr>
            <w:pStyle w:val="11"/>
            <w:tabs>
              <w:tab w:val="right" w:leader="dot" w:pos="9345"/>
            </w:tabs>
            <w:rPr>
              <w:rFonts w:asciiTheme="minorHAnsi" w:eastAsiaTheme="minorEastAsia" w:hAnsiTheme="minorHAnsi"/>
              <w:noProof/>
              <w:sz w:val="22"/>
              <w:lang w:eastAsia="ru-RU"/>
            </w:rPr>
          </w:pPr>
          <w:hyperlink w:anchor="_Toc189870360" w:history="1">
            <w:r w:rsidR="00316A71" w:rsidRPr="003E18AB">
              <w:rPr>
                <w:rStyle w:val="ae"/>
                <w:noProof/>
              </w:rPr>
              <w:t xml:space="preserve">1.2.4. Архитектура </w:t>
            </w:r>
            <w:r w:rsidR="00316A71" w:rsidRPr="003E18AB">
              <w:rPr>
                <w:rStyle w:val="ae"/>
                <w:noProof/>
                <w:lang w:val="en-US"/>
              </w:rPr>
              <w:t>EfficientNet</w:t>
            </w:r>
            <w:r w:rsidR="00316A71">
              <w:rPr>
                <w:noProof/>
                <w:webHidden/>
              </w:rPr>
              <w:tab/>
            </w:r>
            <w:r w:rsidR="00316A71">
              <w:rPr>
                <w:noProof/>
                <w:webHidden/>
              </w:rPr>
              <w:fldChar w:fldCharType="begin"/>
            </w:r>
            <w:r w:rsidR="00316A71">
              <w:rPr>
                <w:noProof/>
                <w:webHidden/>
              </w:rPr>
              <w:instrText xml:space="preserve"> PAGEREF _Toc189870360 \h </w:instrText>
            </w:r>
            <w:r w:rsidR="00316A71">
              <w:rPr>
                <w:noProof/>
                <w:webHidden/>
              </w:rPr>
            </w:r>
            <w:r w:rsidR="00316A71">
              <w:rPr>
                <w:noProof/>
                <w:webHidden/>
              </w:rPr>
              <w:fldChar w:fldCharType="separate"/>
            </w:r>
            <w:r w:rsidR="00316A71">
              <w:rPr>
                <w:noProof/>
                <w:webHidden/>
              </w:rPr>
              <w:t>13</w:t>
            </w:r>
            <w:r w:rsidR="00316A71">
              <w:rPr>
                <w:noProof/>
                <w:webHidden/>
              </w:rPr>
              <w:fldChar w:fldCharType="end"/>
            </w:r>
          </w:hyperlink>
        </w:p>
        <w:p w14:paraId="47495EBB" w14:textId="4854751F" w:rsidR="00316A71" w:rsidRDefault="00BA3DA3">
          <w:pPr>
            <w:pStyle w:val="11"/>
            <w:tabs>
              <w:tab w:val="right" w:leader="dot" w:pos="9345"/>
            </w:tabs>
            <w:rPr>
              <w:rFonts w:asciiTheme="minorHAnsi" w:eastAsiaTheme="minorEastAsia" w:hAnsiTheme="minorHAnsi"/>
              <w:noProof/>
              <w:sz w:val="22"/>
              <w:lang w:eastAsia="ru-RU"/>
            </w:rPr>
          </w:pPr>
          <w:hyperlink w:anchor="_Toc189870361" w:history="1">
            <w:r w:rsidR="00316A71" w:rsidRPr="003E18AB">
              <w:rPr>
                <w:rStyle w:val="ae"/>
                <w:noProof/>
              </w:rPr>
              <w:t>СПИСОК ЛИТЕРАТУРЫ</w:t>
            </w:r>
            <w:r w:rsidR="00316A71">
              <w:rPr>
                <w:noProof/>
                <w:webHidden/>
              </w:rPr>
              <w:tab/>
            </w:r>
            <w:r w:rsidR="00316A71">
              <w:rPr>
                <w:noProof/>
                <w:webHidden/>
              </w:rPr>
              <w:fldChar w:fldCharType="begin"/>
            </w:r>
            <w:r w:rsidR="00316A71">
              <w:rPr>
                <w:noProof/>
                <w:webHidden/>
              </w:rPr>
              <w:instrText xml:space="preserve"> PAGEREF _Toc189870361 \h </w:instrText>
            </w:r>
            <w:r w:rsidR="00316A71">
              <w:rPr>
                <w:noProof/>
                <w:webHidden/>
              </w:rPr>
            </w:r>
            <w:r w:rsidR="00316A71">
              <w:rPr>
                <w:noProof/>
                <w:webHidden/>
              </w:rPr>
              <w:fldChar w:fldCharType="separate"/>
            </w:r>
            <w:r w:rsidR="00316A71">
              <w:rPr>
                <w:noProof/>
                <w:webHidden/>
              </w:rPr>
              <w:t>16</w:t>
            </w:r>
            <w:r w:rsidR="00316A71">
              <w:rPr>
                <w:noProof/>
                <w:webHidden/>
              </w:rPr>
              <w:fldChar w:fldCharType="end"/>
            </w:r>
          </w:hyperlink>
        </w:p>
        <w:p w14:paraId="2DD465CF" w14:textId="64C40685" w:rsidR="00B166A8" w:rsidRDefault="00B166A8">
          <w:r>
            <w:rPr>
              <w:b/>
              <w:bCs/>
            </w:rPr>
            <w:fldChar w:fldCharType="end"/>
          </w:r>
        </w:p>
      </w:sdtContent>
    </w:sdt>
    <w:p w14:paraId="4585AE1A" w14:textId="347506F8" w:rsidR="00AE6C92" w:rsidRDefault="00AE6C92" w:rsidP="00190AC9">
      <w:pPr>
        <w:pStyle w:val="a3"/>
      </w:pPr>
    </w:p>
    <w:p w14:paraId="089924AD" w14:textId="7620A662" w:rsidR="00AE6C92" w:rsidRDefault="00AE6C92" w:rsidP="00190AC9">
      <w:pPr>
        <w:pStyle w:val="a3"/>
      </w:pPr>
    </w:p>
    <w:p w14:paraId="5D9BFDE1" w14:textId="44677961" w:rsidR="00AE6C92" w:rsidRDefault="00AE6C92" w:rsidP="00190AC9">
      <w:pPr>
        <w:pStyle w:val="a3"/>
      </w:pPr>
    </w:p>
    <w:p w14:paraId="50A85382" w14:textId="649870D3" w:rsidR="00AE6C92" w:rsidRDefault="00AE6C92" w:rsidP="00190AC9">
      <w:pPr>
        <w:pStyle w:val="a3"/>
      </w:pPr>
    </w:p>
    <w:p w14:paraId="472D3D3F" w14:textId="2D9377A0" w:rsidR="00AE6C92" w:rsidRDefault="00AE6C92" w:rsidP="00190AC9">
      <w:pPr>
        <w:pStyle w:val="a3"/>
      </w:pPr>
    </w:p>
    <w:p w14:paraId="0D60F185" w14:textId="5B1E3E3A" w:rsidR="00AE6C92" w:rsidRDefault="00AE6C92" w:rsidP="00190AC9">
      <w:pPr>
        <w:pStyle w:val="a3"/>
      </w:pPr>
    </w:p>
    <w:p w14:paraId="324618C7" w14:textId="46315EBD" w:rsidR="00AE6C92" w:rsidRDefault="00AE6C92" w:rsidP="00190AC9">
      <w:pPr>
        <w:pStyle w:val="a3"/>
      </w:pPr>
    </w:p>
    <w:p w14:paraId="6F0C4755" w14:textId="45197D71" w:rsidR="00AE6C92" w:rsidRDefault="00AE6C92" w:rsidP="00190AC9">
      <w:pPr>
        <w:pStyle w:val="a3"/>
      </w:pPr>
    </w:p>
    <w:p w14:paraId="7DEE31BD" w14:textId="35F709C2" w:rsidR="00AE6C92" w:rsidRDefault="00AE6C92" w:rsidP="00190AC9">
      <w:pPr>
        <w:pStyle w:val="a3"/>
      </w:pPr>
    </w:p>
    <w:p w14:paraId="613E391B" w14:textId="2B21B4A6" w:rsidR="00AE6C92" w:rsidRDefault="00AE6C92" w:rsidP="00190AC9">
      <w:pPr>
        <w:pStyle w:val="a3"/>
      </w:pPr>
    </w:p>
    <w:p w14:paraId="471C171A" w14:textId="1BAF0F46" w:rsidR="00AE6C92" w:rsidRDefault="00AE6C92" w:rsidP="00190AC9">
      <w:pPr>
        <w:pStyle w:val="a3"/>
      </w:pPr>
    </w:p>
    <w:p w14:paraId="25E9A734" w14:textId="0FC04744" w:rsidR="00AE6C92" w:rsidRDefault="00AE6C92" w:rsidP="00190AC9">
      <w:pPr>
        <w:pStyle w:val="a3"/>
      </w:pPr>
    </w:p>
    <w:p w14:paraId="5E7AB938" w14:textId="2520780E" w:rsidR="00AE6C92" w:rsidRDefault="00AE6C92" w:rsidP="00190AC9">
      <w:pPr>
        <w:pStyle w:val="a3"/>
      </w:pPr>
    </w:p>
    <w:p w14:paraId="69AA7B56" w14:textId="4C4A92AB" w:rsidR="00AE6C92" w:rsidRDefault="00AE6C92" w:rsidP="00190AC9">
      <w:pPr>
        <w:pStyle w:val="a3"/>
      </w:pPr>
    </w:p>
    <w:p w14:paraId="719D05B1" w14:textId="24898984" w:rsidR="00AE6C92" w:rsidRDefault="00AE6C92" w:rsidP="00190AC9">
      <w:pPr>
        <w:pStyle w:val="a3"/>
      </w:pPr>
    </w:p>
    <w:p w14:paraId="4B6D502A" w14:textId="7FDAC72D" w:rsidR="00AE6C92" w:rsidRPr="00AE6C92" w:rsidRDefault="00AE6C92" w:rsidP="00AE6C92">
      <w:pPr>
        <w:pStyle w:val="a5"/>
      </w:pPr>
      <w:bookmarkStart w:id="0" w:name="_Toc189870353"/>
      <w:r>
        <w:lastRenderedPageBreak/>
        <w:t>ВВЕДЕНИЕ</w:t>
      </w:r>
      <w:bookmarkEnd w:id="0"/>
    </w:p>
    <w:p w14:paraId="25CB5688" w14:textId="01091BFD" w:rsidR="008F5F06" w:rsidRPr="004E204B" w:rsidRDefault="005B40CD" w:rsidP="004E204B">
      <w:pPr>
        <w:pStyle w:val="a3"/>
        <w:rPr>
          <w:lang w:val="en-US"/>
        </w:rPr>
      </w:pPr>
      <w:r>
        <w:tab/>
      </w:r>
      <w:r w:rsidR="008F5F06" w:rsidRPr="008F5F06">
        <w:t>Современная авиация играет ключевую роль в глобальной транспортной системе, обеспечивая быстрое перемещение людей и грузов на большие расстояния. С развитием технологий разнообразие воздушных судов непрерывно растёт: от пассажирских лайнеров и грузовых самолётов до специализированных моделей для военных и исследовательских задач. Точная идентификация типа воздушного судна по внешним признакам критически важна для решения таких задач, как управление воздушным движением, мониторинг безопасности, логистическое планирование и анализ спутниковых данных.</w:t>
      </w:r>
    </w:p>
    <w:p w14:paraId="04C35DD3" w14:textId="7284F952" w:rsidR="008F5F06" w:rsidRPr="008F5F06" w:rsidRDefault="005B40CD" w:rsidP="00190AC9">
      <w:pPr>
        <w:pStyle w:val="a3"/>
      </w:pPr>
      <w:r>
        <w:tab/>
      </w:r>
      <w:r w:rsidR="008F5F06" w:rsidRPr="008F5F06">
        <w:t xml:space="preserve">В последние годы значительно возрос интерес к использованию методов компьютерного зрения для автоматического анализа аэрокосмических изображений. Такие технологии применяются в гражданской и военной сферах, включая мониторинг аэропортов, контроль воздушного движения, автоматическое обнаружение объектов на спутниковых снимках и идентификацию моделей воздушных судов. Современные алгоритмы машинного обучения, такие как </w:t>
      </w:r>
      <w:proofErr w:type="spellStart"/>
      <w:r w:rsidR="008F5F06" w:rsidRPr="008F5F06">
        <w:t>свёрточные</w:t>
      </w:r>
      <w:proofErr w:type="spellEnd"/>
      <w:r w:rsidR="008F5F06" w:rsidRPr="008F5F06">
        <w:t xml:space="preserve"> нейронные сети, демонстрируют высокую эффективность </w:t>
      </w:r>
      <w:r w:rsidR="001C413F">
        <w:fldChar w:fldCharType="begin"/>
      </w:r>
      <w:r w:rsidR="00783289">
        <w:instrText xml:space="preserve"> ADDIN ZOTERO_ITEM CSL_CITATION {"citationID":"Ai14ZGBT","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1C413F">
        <w:fldChar w:fldCharType="separate"/>
      </w:r>
      <w:r w:rsidR="001C413F" w:rsidRPr="001C413F">
        <w:rPr>
          <w:rFonts w:cs="Times New Roman"/>
        </w:rPr>
        <w:t>[1]</w:t>
      </w:r>
      <w:r w:rsidR="001C413F">
        <w:fldChar w:fldCharType="end"/>
      </w:r>
      <w:r w:rsidR="001C413F">
        <w:t xml:space="preserve"> </w:t>
      </w:r>
      <w:r w:rsidR="008F5F06" w:rsidRPr="008F5F06">
        <w:t>в задачах классификации изображений, но требуют дальнейшего совершенствования при применении к сложным сценам с высоким уровнем шума и разнообразием классов объектов.</w:t>
      </w:r>
    </w:p>
    <w:p w14:paraId="539A726A" w14:textId="2EC2198D" w:rsidR="005C0BB2" w:rsidRDefault="005B40CD" w:rsidP="00190AC9">
      <w:pPr>
        <w:pStyle w:val="a3"/>
      </w:pPr>
      <w:r>
        <w:tab/>
      </w:r>
      <w:r w:rsidR="008F5F06" w:rsidRPr="008F5F06">
        <w:t>Актуальность разработки надёжных методов машинного обучения для классификации воздушных судов обусловлена растущим объёмом спутниковых данных и необходимостью их оперативного анализа. Основная сложность заключается в вариативности ракурсов съёмки, влиянии погодных условий, наличии помех и высокой степени схожести между различными моделями воздушных судов. Совершенствование методов автоматической классификации позволит повысить точность идентификации и сократить нагрузку на специалистов, работающих с аэрокосмическими данными.</w:t>
      </w:r>
    </w:p>
    <w:p w14:paraId="26241272" w14:textId="675B0C8A" w:rsidR="008F5F06" w:rsidRPr="008F5F06" w:rsidRDefault="005B40CD" w:rsidP="00190AC9">
      <w:pPr>
        <w:pStyle w:val="a3"/>
      </w:pPr>
      <w:r>
        <w:tab/>
      </w:r>
      <w:r w:rsidR="008F5F06" w:rsidRPr="008F5F06">
        <w:t xml:space="preserve">Целью данной работы является разработка системы классификации типов воздушных судов по спутниковым изображениям на основе </w:t>
      </w:r>
      <w:proofErr w:type="spellStart"/>
      <w:r w:rsidR="008F5F06" w:rsidRPr="008F5F06">
        <w:t>свёрточной</w:t>
      </w:r>
      <w:proofErr w:type="spellEnd"/>
      <w:r w:rsidR="008F5F06" w:rsidRPr="008F5F06">
        <w:t xml:space="preserve"> нейронной сети.</w:t>
      </w:r>
    </w:p>
    <w:p w14:paraId="5F2FBCC7" w14:textId="2AFCED90" w:rsidR="008F5F06" w:rsidRDefault="005B40CD" w:rsidP="00190AC9">
      <w:pPr>
        <w:pStyle w:val="a3"/>
      </w:pPr>
      <w:r>
        <w:tab/>
      </w:r>
      <w:r w:rsidR="008F5F06" w:rsidRPr="008F5F06">
        <w:t xml:space="preserve">Для реализации поставленной цели </w:t>
      </w:r>
      <w:r w:rsidR="008F5F06">
        <w:t xml:space="preserve">были </w:t>
      </w:r>
      <w:r w:rsidR="008F5F06" w:rsidRPr="008F5F06">
        <w:t>реш</w:t>
      </w:r>
      <w:r w:rsidR="008F5F06">
        <w:t>ены</w:t>
      </w:r>
      <w:r w:rsidR="008F5F06" w:rsidRPr="008F5F06">
        <w:t xml:space="preserve"> следующие задачи:</w:t>
      </w:r>
    </w:p>
    <w:p w14:paraId="3B35FD8D" w14:textId="47005F61" w:rsidR="008F5F06" w:rsidRDefault="008F5F06" w:rsidP="00190AC9">
      <w:pPr>
        <w:pStyle w:val="a3"/>
        <w:numPr>
          <w:ilvl w:val="0"/>
          <w:numId w:val="4"/>
        </w:numPr>
      </w:pPr>
      <w:r>
        <w:t>О</w:t>
      </w:r>
      <w:r w:rsidRPr="008F5F06">
        <w:t xml:space="preserve">пределить наиболее подходящие модели </w:t>
      </w:r>
      <w:proofErr w:type="spellStart"/>
      <w:r w:rsidRPr="008F5F06">
        <w:t>свёрточных</w:t>
      </w:r>
      <w:proofErr w:type="spellEnd"/>
      <w:r w:rsidRPr="008F5F06">
        <w:t xml:space="preserve"> нейронных сетей для реализации </w:t>
      </w:r>
      <w:r w:rsidR="005E455C">
        <w:t>трансферного обучения</w:t>
      </w:r>
      <w:r w:rsidRPr="008F5F06">
        <w:t>;</w:t>
      </w:r>
    </w:p>
    <w:p w14:paraId="53DFE5AC" w14:textId="113B8C8E" w:rsidR="008F5F06" w:rsidRDefault="008F5F06" w:rsidP="00190AC9">
      <w:pPr>
        <w:pStyle w:val="a3"/>
        <w:numPr>
          <w:ilvl w:val="0"/>
          <w:numId w:val="4"/>
        </w:numPr>
      </w:pPr>
      <w:r>
        <w:t>О</w:t>
      </w:r>
      <w:r w:rsidRPr="008F5F06">
        <w:t>пределить метрики для объективного сравнения моделей;</w:t>
      </w:r>
    </w:p>
    <w:p w14:paraId="348BE8D2" w14:textId="7A88E2C3" w:rsidR="008F5F06" w:rsidRDefault="008F5F06" w:rsidP="00190AC9">
      <w:pPr>
        <w:pStyle w:val="a3"/>
        <w:numPr>
          <w:ilvl w:val="0"/>
          <w:numId w:val="4"/>
        </w:numPr>
      </w:pPr>
      <w:r>
        <w:t>О</w:t>
      </w:r>
      <w:r w:rsidRPr="008F5F06">
        <w:t>бучить модели на наборе данных спутниковых изображений воздушных судов;</w:t>
      </w:r>
    </w:p>
    <w:p w14:paraId="70704B8C" w14:textId="426EEEEE" w:rsidR="008F5F06" w:rsidRDefault="008F5F06" w:rsidP="00190AC9">
      <w:pPr>
        <w:pStyle w:val="a3"/>
        <w:numPr>
          <w:ilvl w:val="0"/>
          <w:numId w:val="4"/>
        </w:numPr>
      </w:pPr>
      <w:r>
        <w:t>О</w:t>
      </w:r>
      <w:r w:rsidRPr="008F5F06">
        <w:t>пределить наиболее оптимальную модель для заданной цели;</w:t>
      </w:r>
    </w:p>
    <w:p w14:paraId="2F080DB7" w14:textId="77777777" w:rsidR="008F5F06" w:rsidRDefault="008F5F06" w:rsidP="00190AC9">
      <w:pPr>
        <w:pStyle w:val="a3"/>
        <w:numPr>
          <w:ilvl w:val="0"/>
          <w:numId w:val="4"/>
        </w:numPr>
      </w:pPr>
      <w:r>
        <w:t>Р</w:t>
      </w:r>
      <w:r w:rsidRPr="008F5F06">
        <w:t>еализовать пользовательский интерфейс.</w:t>
      </w:r>
    </w:p>
    <w:p w14:paraId="3D8BA363" w14:textId="44328893" w:rsidR="008F5F06" w:rsidRDefault="005B40CD" w:rsidP="00190AC9">
      <w:pPr>
        <w:pStyle w:val="a3"/>
      </w:pPr>
      <w:r>
        <w:tab/>
      </w:r>
      <w:r w:rsidR="008F5F06" w:rsidRPr="008F5F06">
        <w:t>Объектом исследования является</w:t>
      </w:r>
      <w:r w:rsidR="008F5F06">
        <w:t xml:space="preserve"> </w:t>
      </w:r>
      <w:r w:rsidR="008F5F06" w:rsidRPr="008F5F06">
        <w:t xml:space="preserve">процесс автоматической классификации воздушных судов по изображениям; предметом исследования </w:t>
      </w:r>
      <w:r w:rsidR="008F5F06">
        <w:t>является</w:t>
      </w:r>
      <w:r w:rsidR="008F5F06" w:rsidRPr="008F5F06">
        <w:t xml:space="preserve"> применение </w:t>
      </w:r>
      <w:proofErr w:type="spellStart"/>
      <w:r w:rsidR="008F5F06" w:rsidRPr="008F5F06">
        <w:t>свёрточных</w:t>
      </w:r>
      <w:proofErr w:type="spellEnd"/>
      <w:r w:rsidR="008F5F06" w:rsidRPr="008F5F06">
        <w:t xml:space="preserve"> нейронных сетей для решения задачи классификации типов воздушных судов.</w:t>
      </w:r>
    </w:p>
    <w:p w14:paraId="58001481" w14:textId="02B1B474" w:rsidR="00D6760D" w:rsidRDefault="005B40CD" w:rsidP="00190AC9">
      <w:pPr>
        <w:pStyle w:val="a3"/>
      </w:pPr>
      <w:r>
        <w:tab/>
      </w:r>
      <w:r w:rsidR="008A3532" w:rsidRPr="008A3532">
        <w:t xml:space="preserve">Методологической основой работы является использование методов глубокого обучения, в частности, </w:t>
      </w:r>
      <w:proofErr w:type="spellStart"/>
      <w:r w:rsidR="008A3532" w:rsidRPr="008A3532">
        <w:t>свёрточных</w:t>
      </w:r>
      <w:proofErr w:type="spellEnd"/>
      <w:r w:rsidR="008A3532" w:rsidRPr="008A3532">
        <w:t xml:space="preserve"> нейронных сетей и обучения с переносом</w:t>
      </w:r>
      <w:r w:rsidR="008A3532">
        <w:t xml:space="preserve"> </w:t>
      </w:r>
      <w:r w:rsidR="008A3532" w:rsidRPr="008A3532">
        <w:t>для обработки и классификации изображений. В качестве инструментов использ</w:t>
      </w:r>
      <w:r w:rsidR="008A3532">
        <w:t xml:space="preserve">овались язык программирования </w:t>
      </w:r>
      <w:r w:rsidR="008A3532">
        <w:rPr>
          <w:lang w:val="en-US"/>
        </w:rPr>
        <w:t>Python</w:t>
      </w:r>
      <w:r w:rsidR="008A3532" w:rsidRPr="008A3532">
        <w:t xml:space="preserve">, </w:t>
      </w:r>
      <w:r w:rsidR="008A3532">
        <w:t xml:space="preserve">в частности библиотеки </w:t>
      </w:r>
      <w:proofErr w:type="spellStart"/>
      <w:r w:rsidR="008A3532" w:rsidRPr="008A3532">
        <w:t>TensorFlow</w:t>
      </w:r>
      <w:proofErr w:type="spellEnd"/>
      <w:r w:rsidR="008A3532" w:rsidRPr="008A3532">
        <w:t xml:space="preserve"> и </w:t>
      </w:r>
      <w:proofErr w:type="spellStart"/>
      <w:r w:rsidR="008A3532" w:rsidRPr="008A3532">
        <w:t>Keras</w:t>
      </w:r>
      <w:proofErr w:type="spellEnd"/>
      <w:r w:rsidR="008A3532" w:rsidRPr="008A3532">
        <w:t xml:space="preserve"> для реализации моделей</w:t>
      </w:r>
      <w:r w:rsidR="00921490">
        <w:t xml:space="preserve"> машинного обучения</w:t>
      </w:r>
      <w:r w:rsidR="008A3532" w:rsidRPr="008A3532">
        <w:t>, а также набор данных спутниковых снимков воздушных судов. Для разработки пользовательского интерфейса применя</w:t>
      </w:r>
      <w:r w:rsidR="008A3532">
        <w:t>лась</w:t>
      </w:r>
      <w:r w:rsidR="008A3532" w:rsidRPr="008A3532">
        <w:t xml:space="preserve"> </w:t>
      </w:r>
      <w:r w:rsidR="008A3532">
        <w:t xml:space="preserve">библиотека </w:t>
      </w:r>
      <w:proofErr w:type="spellStart"/>
      <w:r w:rsidR="008A3532" w:rsidRPr="008A3532">
        <w:t>PythonQt</w:t>
      </w:r>
      <w:proofErr w:type="spellEnd"/>
      <w:r w:rsidR="008A3532" w:rsidRPr="008A3532">
        <w:t xml:space="preserve">, </w:t>
      </w:r>
      <w:r w:rsidR="008A3532">
        <w:t xml:space="preserve">которая </w:t>
      </w:r>
      <w:r w:rsidR="008A3532" w:rsidRPr="008A3532">
        <w:t>позволи</w:t>
      </w:r>
      <w:r w:rsidR="008A3532">
        <w:t>ла</w:t>
      </w:r>
      <w:r w:rsidR="008A3532" w:rsidRPr="008A3532">
        <w:t xml:space="preserve"> создать удобное и эффективное графическое представление результатов классификации.</w:t>
      </w:r>
      <w:r w:rsidR="00616620">
        <w:t xml:space="preserve"> </w:t>
      </w:r>
    </w:p>
    <w:p w14:paraId="0E232909" w14:textId="779B516A" w:rsidR="00A470B5" w:rsidRPr="00A470B5" w:rsidRDefault="005B40CD" w:rsidP="00190AC9">
      <w:pPr>
        <w:pStyle w:val="a3"/>
      </w:pPr>
      <w:r>
        <w:tab/>
      </w:r>
      <w:r w:rsidR="00A470B5" w:rsidRPr="00A470B5">
        <w:t>Практическая значимость работы заключается в разработке системы, способной автоматически идентифицировать типы воздушных судов, что может быть применимо в задачах мониторинга, обороны и авиационной аналитики.</w:t>
      </w:r>
    </w:p>
    <w:p w14:paraId="75E9F1F8" w14:textId="1C8F4B38" w:rsidR="00A470B5" w:rsidRPr="00A470B5" w:rsidRDefault="005B40CD" w:rsidP="00190AC9">
      <w:pPr>
        <w:pStyle w:val="a3"/>
      </w:pPr>
      <w:r>
        <w:rPr>
          <w:highlight w:val="red"/>
        </w:rPr>
        <w:tab/>
      </w:r>
      <w:r w:rsidR="00A470B5" w:rsidRPr="00A470B5">
        <w:rPr>
          <w:highlight w:val="red"/>
        </w:rPr>
        <w:t>Структура работы включает введение, теоретический обзор современных методов классификации изображений с применением глубокого обучения, описание используемых моделей и методологии экспериментов, результаты тестирования разработанной системы, анализ их эффективности и заключение.</w:t>
      </w:r>
    </w:p>
    <w:p w14:paraId="58FAE0B7" w14:textId="3DBE228F" w:rsidR="00A470B5" w:rsidRDefault="00A470B5" w:rsidP="00190AC9">
      <w:pPr>
        <w:pStyle w:val="a3"/>
      </w:pPr>
    </w:p>
    <w:p w14:paraId="4240950D" w14:textId="42A2EA0A" w:rsidR="00F344DE" w:rsidRDefault="00F344DE" w:rsidP="00190AC9">
      <w:pPr>
        <w:pStyle w:val="a3"/>
      </w:pPr>
    </w:p>
    <w:p w14:paraId="7EF9650F" w14:textId="40A6F213" w:rsidR="00F344DE" w:rsidRDefault="00F344DE" w:rsidP="00190AC9">
      <w:pPr>
        <w:pStyle w:val="a3"/>
      </w:pPr>
    </w:p>
    <w:p w14:paraId="5FA1A608" w14:textId="576B66A8" w:rsidR="00F344DE" w:rsidRDefault="00F344DE" w:rsidP="00190AC9">
      <w:pPr>
        <w:pStyle w:val="a3"/>
      </w:pPr>
    </w:p>
    <w:p w14:paraId="4E4E2E7F" w14:textId="285A9475" w:rsidR="00F344DE" w:rsidRDefault="00F344DE" w:rsidP="00190AC9">
      <w:pPr>
        <w:pStyle w:val="a3"/>
      </w:pPr>
    </w:p>
    <w:p w14:paraId="35FE0992" w14:textId="6DC2014D" w:rsidR="00F344DE" w:rsidRDefault="00F344DE" w:rsidP="00190AC9">
      <w:pPr>
        <w:pStyle w:val="a3"/>
      </w:pPr>
    </w:p>
    <w:p w14:paraId="46B8C9F4" w14:textId="3A286D88" w:rsidR="00F344DE" w:rsidRDefault="00F344DE" w:rsidP="00190AC9">
      <w:pPr>
        <w:pStyle w:val="a3"/>
      </w:pPr>
    </w:p>
    <w:p w14:paraId="3BFED6B8" w14:textId="3A80224B" w:rsidR="00F344DE" w:rsidRDefault="00F344DE" w:rsidP="00190AC9">
      <w:pPr>
        <w:pStyle w:val="a3"/>
      </w:pPr>
    </w:p>
    <w:p w14:paraId="60B05BBB" w14:textId="68BBEF85" w:rsidR="00F344DE" w:rsidRDefault="00F344DE" w:rsidP="00190AC9">
      <w:pPr>
        <w:pStyle w:val="a3"/>
      </w:pPr>
    </w:p>
    <w:p w14:paraId="0CE0B250" w14:textId="2325573E" w:rsidR="00F344DE" w:rsidRDefault="00F344DE" w:rsidP="00190AC9">
      <w:pPr>
        <w:pStyle w:val="a3"/>
      </w:pPr>
    </w:p>
    <w:p w14:paraId="6A90B77E" w14:textId="4CDC5209" w:rsidR="00F344DE" w:rsidRDefault="00F344DE" w:rsidP="00190AC9">
      <w:pPr>
        <w:pStyle w:val="a3"/>
      </w:pPr>
    </w:p>
    <w:p w14:paraId="3B440760" w14:textId="3BDBBB20" w:rsidR="00F344DE" w:rsidRDefault="00F344DE" w:rsidP="00190AC9">
      <w:pPr>
        <w:pStyle w:val="a3"/>
      </w:pPr>
    </w:p>
    <w:p w14:paraId="77A69EE0" w14:textId="4E29F8ED" w:rsidR="00F344DE" w:rsidRDefault="00F344DE" w:rsidP="00190AC9">
      <w:pPr>
        <w:pStyle w:val="a3"/>
      </w:pPr>
    </w:p>
    <w:p w14:paraId="3B3F782F" w14:textId="0CF285FC" w:rsidR="00F344DE" w:rsidRDefault="00F344DE" w:rsidP="00190AC9">
      <w:pPr>
        <w:pStyle w:val="a3"/>
      </w:pPr>
    </w:p>
    <w:p w14:paraId="4F0ABF08" w14:textId="6A4F6F5E" w:rsidR="00F344DE" w:rsidRDefault="00F344DE" w:rsidP="00190AC9">
      <w:pPr>
        <w:pStyle w:val="a3"/>
      </w:pPr>
    </w:p>
    <w:p w14:paraId="047064B6" w14:textId="66D43B62" w:rsidR="00F344DE" w:rsidRDefault="00F344DE" w:rsidP="00190AC9">
      <w:pPr>
        <w:pStyle w:val="a3"/>
      </w:pPr>
    </w:p>
    <w:p w14:paraId="76F71150" w14:textId="7F602DC8" w:rsidR="00F344DE" w:rsidRDefault="00F344DE" w:rsidP="00190AC9">
      <w:pPr>
        <w:pStyle w:val="a3"/>
      </w:pPr>
    </w:p>
    <w:p w14:paraId="27C95E73" w14:textId="733920F0" w:rsidR="00F344DE" w:rsidRDefault="00F344DE" w:rsidP="00190AC9">
      <w:pPr>
        <w:pStyle w:val="a3"/>
      </w:pPr>
    </w:p>
    <w:p w14:paraId="71B19C1C" w14:textId="45BEC101" w:rsidR="00F344DE" w:rsidRDefault="00F344DE" w:rsidP="00190AC9">
      <w:pPr>
        <w:pStyle w:val="a3"/>
      </w:pPr>
    </w:p>
    <w:p w14:paraId="41FF0D51" w14:textId="44FC0B81" w:rsidR="00F344DE" w:rsidRDefault="00F344DE" w:rsidP="00190AC9">
      <w:pPr>
        <w:pStyle w:val="a3"/>
      </w:pPr>
    </w:p>
    <w:p w14:paraId="145221A4" w14:textId="2DE158E3" w:rsidR="00A16B20" w:rsidRDefault="00A16B20" w:rsidP="00190AC9">
      <w:pPr>
        <w:pStyle w:val="a3"/>
      </w:pPr>
    </w:p>
    <w:p w14:paraId="391BBACE" w14:textId="77777777" w:rsidR="00A16B20" w:rsidRDefault="00A16B20" w:rsidP="00190AC9">
      <w:pPr>
        <w:pStyle w:val="a3"/>
      </w:pPr>
    </w:p>
    <w:p w14:paraId="7B2E2DE1" w14:textId="35A302B5" w:rsidR="00F344DE" w:rsidRDefault="00F344DE" w:rsidP="00190AC9">
      <w:pPr>
        <w:pStyle w:val="a3"/>
      </w:pPr>
    </w:p>
    <w:p w14:paraId="49AB97DF" w14:textId="56EE0FBD" w:rsidR="00F344DE" w:rsidRDefault="00F344DE" w:rsidP="00190AC9">
      <w:pPr>
        <w:pStyle w:val="a3"/>
      </w:pPr>
    </w:p>
    <w:p w14:paraId="0631F18C" w14:textId="7182EBD6" w:rsidR="00F344DE" w:rsidRDefault="00F344DE" w:rsidP="00190AC9">
      <w:pPr>
        <w:pStyle w:val="a3"/>
      </w:pPr>
    </w:p>
    <w:p w14:paraId="792C0F5D" w14:textId="58B42783" w:rsidR="00D6760D" w:rsidRDefault="00D6760D" w:rsidP="00190AC9">
      <w:pPr>
        <w:pStyle w:val="a3"/>
      </w:pPr>
    </w:p>
    <w:p w14:paraId="125CA276" w14:textId="0E0F2480" w:rsidR="00983545" w:rsidRDefault="00983545" w:rsidP="00983545">
      <w:pPr>
        <w:pStyle w:val="a5"/>
        <w:jc w:val="left"/>
      </w:pPr>
      <w:r>
        <w:tab/>
      </w:r>
      <w:bookmarkStart w:id="1" w:name="_Toc189870354"/>
      <w:r>
        <w:t>1. ТЕОРЕТИЧЕСКАЯ ЧАСТЬ</w:t>
      </w:r>
      <w:bookmarkEnd w:id="1"/>
    </w:p>
    <w:p w14:paraId="75F7F61F" w14:textId="7028AD68" w:rsidR="00983545" w:rsidRPr="00983545" w:rsidRDefault="00983545" w:rsidP="004F2BBC">
      <w:pPr>
        <w:pStyle w:val="a5"/>
        <w:jc w:val="left"/>
      </w:pPr>
      <w:r>
        <w:tab/>
      </w:r>
      <w:bookmarkStart w:id="2" w:name="_Toc189870355"/>
      <w:r>
        <w:t xml:space="preserve">1.1. Понятие </w:t>
      </w:r>
      <w:proofErr w:type="spellStart"/>
      <w:r>
        <w:t>св</w:t>
      </w:r>
      <w:r w:rsidR="005B1058">
        <w:t>ё</w:t>
      </w:r>
      <w:r>
        <w:t>рточных</w:t>
      </w:r>
      <w:proofErr w:type="spellEnd"/>
      <w:r>
        <w:t xml:space="preserve"> нейронных сетей</w:t>
      </w:r>
      <w:bookmarkEnd w:id="2"/>
    </w:p>
    <w:p w14:paraId="7DA64C93" w14:textId="06AB5E39" w:rsidR="00D6760D" w:rsidRDefault="00DE0F4D" w:rsidP="00190AC9">
      <w:pPr>
        <w:pStyle w:val="a3"/>
      </w:pPr>
      <w:r>
        <w:tab/>
      </w:r>
      <w:proofErr w:type="spellStart"/>
      <w:r>
        <w:t>Свёрточные</w:t>
      </w:r>
      <w:proofErr w:type="spellEnd"/>
      <w:r>
        <w:t xml:space="preserve"> нейронные сети</w:t>
      </w:r>
      <w:r w:rsidR="005B1058">
        <w:t xml:space="preserve"> (далее - СНС)</w:t>
      </w:r>
      <w:r>
        <w:t xml:space="preserve"> </w:t>
      </w:r>
      <w:r w:rsidR="006E30E1">
        <w:t>являются</w:t>
      </w:r>
      <w:r>
        <w:t xml:space="preserve"> класс</w:t>
      </w:r>
      <w:r w:rsidR="006E30E1">
        <w:t>ом</w:t>
      </w:r>
      <w:r>
        <w:t xml:space="preserve"> алгоритмов машинного обучения</w:t>
      </w:r>
      <w:r w:rsidRPr="00DE0F4D">
        <w:t xml:space="preserve">, </w:t>
      </w:r>
      <w:r>
        <w:t xml:space="preserve">в основе которых </w:t>
      </w:r>
      <w:r w:rsidRPr="00DE0F4D">
        <w:t xml:space="preserve">лежит способность автоматически извлекать признаки из входных данных, что особенно эффективно при обработке изображений и видео. Это достигается благодаря применению </w:t>
      </w:r>
      <w:proofErr w:type="spellStart"/>
      <w:r w:rsidRPr="00DE0F4D">
        <w:t>св</w:t>
      </w:r>
      <w:r w:rsidR="005B1058">
        <w:t>ё</w:t>
      </w:r>
      <w:r w:rsidRPr="00DE0F4D">
        <w:t>рточных</w:t>
      </w:r>
      <w:proofErr w:type="spellEnd"/>
      <w:r w:rsidRPr="00DE0F4D">
        <w:t xml:space="preserve"> слоев, которые фильтруют информацию и сохраняют только наиболее значимые признаки</w:t>
      </w:r>
      <w:r w:rsidR="006E30E1">
        <w:t xml:space="preserve"> </w:t>
      </w:r>
      <w:r w:rsidR="003F08B7">
        <w:fldChar w:fldCharType="begin"/>
      </w:r>
      <w:r w:rsidR="003F08B7">
        <w:instrText xml:space="preserve"> ADDIN ZOTERO_ITEM CSL_CITATION {"citationID":"l61IP6Fm","properties":{"formattedCitation":"[2]","plainCitation":"[2]","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3F08B7">
        <w:fldChar w:fldCharType="separate"/>
      </w:r>
      <w:r w:rsidR="003F08B7" w:rsidRPr="003F08B7">
        <w:rPr>
          <w:rFonts w:cs="Times New Roman"/>
        </w:rPr>
        <w:t>[2]</w:t>
      </w:r>
      <w:r w:rsidR="003F08B7">
        <w:fldChar w:fldCharType="end"/>
      </w:r>
      <w:r w:rsidRPr="00DE0F4D">
        <w:t>.</w:t>
      </w:r>
    </w:p>
    <w:p w14:paraId="11215ECC" w14:textId="5AB4331C" w:rsidR="005B1058" w:rsidRDefault="00766DA5" w:rsidP="00190AC9">
      <w:pPr>
        <w:pStyle w:val="a3"/>
      </w:pPr>
      <w:r>
        <w:tab/>
        <w:t xml:space="preserve">Несмотря на непрерывную эволюцию </w:t>
      </w:r>
      <w:r w:rsidR="005B1058">
        <w:t>СНС</w:t>
      </w:r>
      <w:r w:rsidRPr="00766DA5">
        <w:t xml:space="preserve">, набирающую </w:t>
      </w:r>
      <w:r>
        <w:t>все большие темпы за последнее десятилетие</w:t>
      </w:r>
      <w:r w:rsidRPr="00766DA5">
        <w:t xml:space="preserve">, </w:t>
      </w:r>
      <w:r>
        <w:t xml:space="preserve">основные части алгоритма остаются неизменными. Первая модель </w:t>
      </w:r>
      <w:proofErr w:type="spellStart"/>
      <w:r>
        <w:t>свёрточной</w:t>
      </w:r>
      <w:proofErr w:type="spellEnd"/>
      <w:r>
        <w:t xml:space="preserve"> нейронной сети – </w:t>
      </w:r>
      <w:proofErr w:type="spellStart"/>
      <w:r>
        <w:rPr>
          <w:lang w:val="en-US"/>
        </w:rPr>
        <w:t>LeNet</w:t>
      </w:r>
      <w:proofErr w:type="spellEnd"/>
      <w:r w:rsidRPr="00766DA5">
        <w:t xml:space="preserve">, </w:t>
      </w:r>
      <w:r>
        <w:t xml:space="preserve">разработанная в 1998 году </w:t>
      </w:r>
      <w:r w:rsidR="00FF0520">
        <w:t xml:space="preserve">для </w:t>
      </w:r>
      <w:r>
        <w:t>задачи распознавания рукописных цифр и букв с помощью классификации</w:t>
      </w:r>
      <w:r w:rsidR="0078484D" w:rsidRPr="0078484D">
        <w:t xml:space="preserve"> </w:t>
      </w:r>
      <w:r w:rsidR="0078484D">
        <w:fldChar w:fldCharType="begin"/>
      </w:r>
      <w:r w:rsidR="0078484D">
        <w:instrText xml:space="preserve"> ADDIN ZOTERO_ITEM CSL_CITATION {"citationID":"6ujjxpHi","properties":{"formattedCitation":"[3]","plainCitation":"[3]","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78484D">
        <w:fldChar w:fldCharType="separate"/>
      </w:r>
      <w:r w:rsidR="0078484D" w:rsidRPr="0078484D">
        <w:rPr>
          <w:rFonts w:cs="Times New Roman"/>
        </w:rPr>
        <w:t>[3]</w:t>
      </w:r>
      <w:r w:rsidR="0078484D">
        <w:fldChar w:fldCharType="end"/>
      </w:r>
      <w:r w:rsidRPr="00766DA5">
        <w:t xml:space="preserve">, </w:t>
      </w:r>
      <w:r>
        <w:t>использу</w:t>
      </w:r>
      <w:r w:rsidR="002E472F">
        <w:t>ет</w:t>
      </w:r>
      <w:r>
        <w:t xml:space="preserve"> в своей основ</w:t>
      </w:r>
      <w:r w:rsidR="002E472F">
        <w:t>е те же</w:t>
      </w:r>
      <w:r w:rsidR="002E472F" w:rsidRPr="002E472F">
        <w:t xml:space="preserve"> (</w:t>
      </w:r>
      <w:r w:rsidR="002E472F">
        <w:t>но модифицированные)</w:t>
      </w:r>
      <w:r w:rsidR="00757DB0">
        <w:t xml:space="preserve"> основные</w:t>
      </w:r>
      <w:r w:rsidR="002E472F">
        <w:t xml:space="preserve"> компонент</w:t>
      </w:r>
      <w:r w:rsidR="001514ED">
        <w:t>ы</w:t>
      </w:r>
      <w:r w:rsidR="002E472F" w:rsidRPr="002E472F">
        <w:t xml:space="preserve">, </w:t>
      </w:r>
      <w:r w:rsidR="002E472F">
        <w:t xml:space="preserve">как и выпущенная в </w:t>
      </w:r>
      <w:r>
        <w:t xml:space="preserve"> </w:t>
      </w:r>
      <w:r w:rsidR="00BB4D51">
        <w:t xml:space="preserve">2021 году </w:t>
      </w:r>
      <w:r w:rsidR="00DB484E">
        <w:t xml:space="preserve">модель СНС </w:t>
      </w:r>
      <w:r w:rsidR="00DB484E" w:rsidRPr="00DB484E">
        <w:t>EfficientNetV2</w:t>
      </w:r>
      <w:r w:rsidR="00DB484E">
        <w:t>-</w:t>
      </w:r>
      <w:r w:rsidR="00DB484E">
        <w:rPr>
          <w:lang w:val="en-US"/>
        </w:rPr>
        <w:t>L</w:t>
      </w:r>
      <w:r w:rsidR="00DB484E" w:rsidRPr="00DB484E">
        <w:t xml:space="preserve"> </w:t>
      </w:r>
      <w:r w:rsidR="00DB484E">
        <w:t xml:space="preserve">с более чем 120 миллионами параметров </w:t>
      </w:r>
      <w:r w:rsidR="00EA14D9">
        <w:fldChar w:fldCharType="begin"/>
      </w:r>
      <w:r w:rsidR="00EA14D9">
        <w:instrText xml:space="preserve"> ADDIN ZOTERO_ITEM CSL_CITATION {"citationID":"NkzZbTTx","properties":{"formattedCitation":"[4]","plainCitation":"[4]","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A14D9">
        <w:fldChar w:fldCharType="separate"/>
      </w:r>
      <w:r w:rsidR="00EA14D9" w:rsidRPr="00EA14D9">
        <w:rPr>
          <w:rFonts w:cs="Times New Roman"/>
        </w:rPr>
        <w:t>[4]</w:t>
      </w:r>
      <w:r w:rsidR="00EA14D9">
        <w:fldChar w:fldCharType="end"/>
      </w:r>
      <w:r w:rsidR="00DB484E">
        <w:t>.</w:t>
      </w:r>
      <w:r w:rsidR="00DB484E" w:rsidRPr="00DB484E">
        <w:t xml:space="preserve"> </w:t>
      </w:r>
    </w:p>
    <w:p w14:paraId="62DE807A" w14:textId="777DF1B7" w:rsidR="00835295" w:rsidRDefault="00835295" w:rsidP="00190AC9">
      <w:pPr>
        <w:pStyle w:val="a3"/>
      </w:pPr>
      <w:r>
        <w:tab/>
        <w:t xml:space="preserve">Архитектуру </w:t>
      </w:r>
      <w:r w:rsidR="001514ED">
        <w:t xml:space="preserve">простейшей </w:t>
      </w:r>
      <w:r>
        <w:t>СНС можно разбить на 2 основные части</w:t>
      </w:r>
      <w:r w:rsidRPr="00835295">
        <w:t xml:space="preserve">, </w:t>
      </w:r>
      <w:r>
        <w:t xml:space="preserve">связанные друг с другом и идущие последовательно </w:t>
      </w:r>
      <w:r w:rsidR="00EA14D9">
        <w:fldChar w:fldCharType="begin"/>
      </w:r>
      <w:r w:rsidR="00EA14D9">
        <w:instrText xml:space="preserve"> ADDIN ZOTERO_ITEM CSL_CITATION {"citationID":"hRZnqcgX","properties":{"formattedCitation":"[3]","plainCitation":"[3]","noteIndex":0},"citationItems":[{"id":106,"uris":["http://zotero.org/users/16411574/items/KWAK7JJL"],"itemData":{"id":106,"type":"article-journal","container-title":"Proceedings of the IEEE","DOI":"10.1109/5.726791","ISSN":"00189219","issue":"11","journalAbbreviation":"Proc. IEEE","license":"https://ieeexplore.ieee.org/Xplorehelp/downloads/license-information/IEEE.html","page":"2278-2324","source":"DOI.org (Crossref)","title":"Gradient-based learning applied to document recognition","volume":"86","author":[{"family":"Lecun","given":"Y."},{"family":"Bottou","given":"L."},{"family":"Bengio","given":"Y."},{"family":"Haffner","given":"P."}],"issued":{"date-parts":[["1998",11]]}}}],"schema":"https://github.com/citation-style-language/schema/raw/master/csl-citation.json"} </w:instrText>
      </w:r>
      <w:r w:rsidR="00EA14D9">
        <w:fldChar w:fldCharType="separate"/>
      </w:r>
      <w:r w:rsidR="00EA14D9" w:rsidRPr="00EA14D9">
        <w:rPr>
          <w:rFonts w:cs="Times New Roman"/>
        </w:rPr>
        <w:t>[3]</w:t>
      </w:r>
      <w:r w:rsidR="00EA14D9">
        <w:fldChar w:fldCharType="end"/>
      </w:r>
      <w:r>
        <w:t>:</w:t>
      </w:r>
    </w:p>
    <w:p w14:paraId="79A2AA49" w14:textId="4413D380" w:rsidR="00835295" w:rsidRDefault="001B3E3F" w:rsidP="00190AC9">
      <w:pPr>
        <w:pStyle w:val="a3"/>
      </w:pPr>
      <w:r>
        <w:tab/>
        <w:t>1) Модуль</w:t>
      </w:r>
      <w:r w:rsidR="00835295" w:rsidRPr="00835295">
        <w:t xml:space="preserve"> извлечения признаков</w:t>
      </w:r>
      <w:r w:rsidR="006F7568" w:rsidRPr="006F7568">
        <w:t xml:space="preserve">, </w:t>
      </w:r>
      <w:r w:rsidR="006F7568">
        <w:t>состоящий из набора последовательных сло</w:t>
      </w:r>
      <w:r w:rsidR="00DC1B2C">
        <w:t>ё</w:t>
      </w:r>
      <w:r w:rsidR="006F7568">
        <w:t>в свёртки</w:t>
      </w:r>
      <w:r w:rsidR="00DC1B2C" w:rsidRPr="00DC1B2C">
        <w:t>,</w:t>
      </w:r>
      <w:r w:rsidR="006F7568">
        <w:t xml:space="preserve"> </w:t>
      </w:r>
      <w:r w:rsidR="00DC1B2C">
        <w:t>сло</w:t>
      </w:r>
      <w:r w:rsidR="00F975B6">
        <w:t>ё</w:t>
      </w:r>
      <w:r w:rsidR="00DC1B2C">
        <w:t xml:space="preserve">в активации и </w:t>
      </w:r>
      <w:r w:rsidR="005F6EB6">
        <w:t>сло</w:t>
      </w:r>
      <w:r w:rsidR="00DC1B2C">
        <w:t>ё</w:t>
      </w:r>
      <w:r w:rsidR="005F6EB6">
        <w:t xml:space="preserve">в </w:t>
      </w:r>
      <w:proofErr w:type="spellStart"/>
      <w:r w:rsidR="00D416C3">
        <w:t>подвыборки</w:t>
      </w:r>
      <w:proofErr w:type="spellEnd"/>
      <w:r w:rsidR="006F7568">
        <w:t>.</w:t>
      </w:r>
    </w:p>
    <w:p w14:paraId="55417F23" w14:textId="16E84AA8" w:rsidR="006F7568" w:rsidRDefault="001514ED" w:rsidP="00190AC9">
      <w:pPr>
        <w:pStyle w:val="a3"/>
      </w:pPr>
      <w:r>
        <w:tab/>
      </w:r>
      <w:r w:rsidR="001B3E3F">
        <w:t xml:space="preserve">2)     </w:t>
      </w:r>
      <w:r w:rsidR="006F7568" w:rsidRPr="006F7568">
        <w:t xml:space="preserve">Обучаемый классификационный модуль, </w:t>
      </w:r>
      <w:r w:rsidR="006F7568">
        <w:t xml:space="preserve">представляющий из себя </w:t>
      </w:r>
      <w:proofErr w:type="spellStart"/>
      <w:r w:rsidR="006F7568">
        <w:t>полносвязную</w:t>
      </w:r>
      <w:proofErr w:type="spellEnd"/>
      <w:r w:rsidR="006F7568">
        <w:t xml:space="preserve"> нейронну</w:t>
      </w:r>
      <w:r>
        <w:t>ю</w:t>
      </w:r>
      <w:r w:rsidR="006F7568">
        <w:t xml:space="preserve"> сеть. </w:t>
      </w:r>
    </w:p>
    <w:p w14:paraId="1D43FF28" w14:textId="1135A7BC" w:rsidR="00996089" w:rsidRDefault="001B3E3F" w:rsidP="00190AC9">
      <w:pPr>
        <w:pStyle w:val="a3"/>
      </w:pPr>
      <w:r>
        <w:tab/>
      </w:r>
      <w:proofErr w:type="spellStart"/>
      <w:r w:rsidRPr="001B3E3F">
        <w:t>Свёрточные</w:t>
      </w:r>
      <w:proofErr w:type="spellEnd"/>
      <w:r w:rsidRPr="001B3E3F">
        <w:t xml:space="preserve"> слои — основной компонент СНС, обрабатывающий входные данные с помощью фильтров (ядер свёртки).</w:t>
      </w:r>
      <w:r>
        <w:t xml:space="preserve"> </w:t>
      </w:r>
      <w:r w:rsidR="00EA14D9">
        <w:t xml:space="preserve">Ядра свертки - </w:t>
      </w:r>
      <w:r w:rsidR="00EA14D9" w:rsidRPr="00642FE2">
        <w:t xml:space="preserve">матрицы </w:t>
      </w:r>
      <w:r w:rsidR="00EA14D9">
        <w:t xml:space="preserve">весов </w:t>
      </w:r>
      <w:r w:rsidR="00EA14D9" w:rsidRPr="00642FE2">
        <w:t>небольшого размера, как правило, 3x3.</w:t>
      </w:r>
      <w:r w:rsidR="00EA14D9">
        <w:t xml:space="preserve"> </w:t>
      </w:r>
      <w:r w:rsidR="008E5E04">
        <w:t>Свёртка</w:t>
      </w:r>
      <w:r w:rsidR="00A47306" w:rsidRPr="00A47306">
        <w:t xml:space="preserve"> позволяет сети выявлять локальные признаки, такие как края, текстуры и другие элементы изображения. </w:t>
      </w:r>
      <w:r w:rsidR="008E5E04">
        <w:t>Фильтр перемещается по входному признаку</w:t>
      </w:r>
      <w:r w:rsidR="00130D66" w:rsidRPr="00130D66">
        <w:t xml:space="preserve">, </w:t>
      </w:r>
      <w:r w:rsidR="00130D66">
        <w:t>например</w:t>
      </w:r>
      <w:r w:rsidR="00130D66" w:rsidRPr="00130D66">
        <w:t xml:space="preserve">, </w:t>
      </w:r>
      <w:r w:rsidRPr="001B3E3F">
        <w:t>градиенту яркости</w:t>
      </w:r>
      <w:r>
        <w:t xml:space="preserve"> пикселей изображения</w:t>
      </w:r>
      <w:r w:rsidRPr="001B3E3F">
        <w:t>, и вычисляет свёртку, то есть скалярное произведение значений входных пикселей и весов ядра. В результате получается карта признаков, содержащая информацию о выявленных структурах.</w:t>
      </w:r>
      <w:r>
        <w:t xml:space="preserve"> </w:t>
      </w:r>
      <w:r w:rsidR="00D21E18" w:rsidRPr="00D21E18">
        <w:t xml:space="preserve">Во время обучения </w:t>
      </w:r>
      <w:r w:rsidR="00D21E18">
        <w:t xml:space="preserve">нейронной сети </w:t>
      </w:r>
      <w:r w:rsidR="00D21E18" w:rsidRPr="00D21E18">
        <w:t>градиентный спуск изменяет веса фильтров, чтобы сеть лучше выделяла значимые признаки</w:t>
      </w:r>
      <w:r w:rsidR="00EA14D9">
        <w:t xml:space="preserve"> </w:t>
      </w:r>
      <w:r w:rsidR="00EA14D9">
        <w:fldChar w:fldCharType="begin"/>
      </w:r>
      <w:r w:rsidR="00EA14D9">
        <w:instrText xml:space="preserve"> ADDIN ZOTERO_ITEM CSL_CITATION {"citationID":"knJuOXhd","properties":{"formattedCitation":"[2]","plainCitation":"[2]","noteIndex":0},"citationItems":[{"id":99,"uris":["http://zotero.org/users/16411574/items/YY3B5P76"],"itemData":{"id":99,"type":"article-journal","abstract":"The theory of convolutional artificial neural network is considered. The structure of convolutional neural network and methods of its training are described, some of the existing convolutional neural networks are considered, advantages and disadvantages are highlighted.","container-title":"Ученые записки Брянского государственного университета","issue":"4 (16)","page":"10-13","source":"cyberleninka.ru","title":"Архитектура свёрточных нейронных сетей","author":[{"literal":"Маршалко Д.В."},{"literal":"Кубанских О.В."}],"issued":{"date-parts":[["2019"]]}}}],"schema":"https://github.com/citation-style-language/schema/raw/master/csl-citation.json"} </w:instrText>
      </w:r>
      <w:r w:rsidR="00EA14D9">
        <w:fldChar w:fldCharType="separate"/>
      </w:r>
      <w:r w:rsidR="00EA14D9" w:rsidRPr="00EA14D9">
        <w:rPr>
          <w:rFonts w:cs="Times New Roman"/>
        </w:rPr>
        <w:t>[2]</w:t>
      </w:r>
      <w:r w:rsidR="00EA14D9">
        <w:fldChar w:fldCharType="end"/>
      </w:r>
      <w:r w:rsidR="00D21E18" w:rsidRPr="00D21E18">
        <w:t>.</w:t>
      </w:r>
      <w:r w:rsidR="00D21E18">
        <w:t xml:space="preserve"> </w:t>
      </w:r>
      <w:r>
        <w:t xml:space="preserve">На рисунке 1 представлено визуальное представление работы </w:t>
      </w:r>
      <w:r w:rsidR="00862137">
        <w:t>ядра слоя</w:t>
      </w:r>
      <w:r>
        <w:t xml:space="preserve"> св</w:t>
      </w:r>
      <w:r w:rsidR="00862137">
        <w:t>ё</w:t>
      </w:r>
      <w:r>
        <w:t>ртки.</w:t>
      </w:r>
    </w:p>
    <w:p w14:paraId="5CE9DDF4" w14:textId="3739DFFE" w:rsidR="00A47306" w:rsidRDefault="00620B13" w:rsidP="00190AC9">
      <w:pPr>
        <w:pStyle w:val="a3"/>
      </w:pPr>
      <w:r>
        <w:rPr>
          <w:noProof/>
        </w:rPr>
        <w:drawing>
          <wp:inline distT="0" distB="0" distL="0" distR="0" wp14:anchorId="67186E33" wp14:editId="737DABEF">
            <wp:extent cx="5931535" cy="381127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1535" cy="3811270"/>
                    </a:xfrm>
                    <a:prstGeom prst="rect">
                      <a:avLst/>
                    </a:prstGeom>
                    <a:noFill/>
                    <a:ln>
                      <a:noFill/>
                    </a:ln>
                  </pic:spPr>
                </pic:pic>
              </a:graphicData>
            </a:graphic>
          </wp:inline>
        </w:drawing>
      </w:r>
    </w:p>
    <w:p w14:paraId="295F5791" w14:textId="2FAFC56D" w:rsidR="00996089" w:rsidRDefault="00996089" w:rsidP="00190AC9">
      <w:pPr>
        <w:pStyle w:val="af2"/>
      </w:pPr>
      <w:r>
        <w:t xml:space="preserve">Рисунок 1 – Визуальное представление работы </w:t>
      </w:r>
      <w:r w:rsidR="001B3E3F">
        <w:t>ядра свертки</w:t>
      </w:r>
    </w:p>
    <w:p w14:paraId="2B2AF632" w14:textId="7D0176B1" w:rsidR="00E83309" w:rsidRPr="00862137" w:rsidRDefault="00BC78A9" w:rsidP="00190AC9">
      <w:pPr>
        <w:pStyle w:val="a3"/>
      </w:pPr>
      <w:r>
        <w:tab/>
      </w:r>
      <w:r w:rsidRPr="00BC78A9">
        <w:t xml:space="preserve">После применения </w:t>
      </w:r>
      <w:proofErr w:type="spellStart"/>
      <w:r w:rsidRPr="00BC78A9">
        <w:t>с</w:t>
      </w:r>
      <w:r w:rsidR="00862137">
        <w:t>вё</w:t>
      </w:r>
      <w:r w:rsidRPr="00BC78A9">
        <w:t>рточных</w:t>
      </w:r>
      <w:proofErr w:type="spellEnd"/>
      <w:r w:rsidRPr="00BC78A9">
        <w:t xml:space="preserve"> слоёв</w:t>
      </w:r>
      <w:r>
        <w:t xml:space="preserve"> </w:t>
      </w:r>
      <w:r w:rsidR="00862137">
        <w:t>в большинстве случаев</w:t>
      </w:r>
      <w:r w:rsidRPr="00BC78A9">
        <w:t xml:space="preserve"> </w:t>
      </w:r>
      <w:r w:rsidR="00862137">
        <w:t>применяется</w:t>
      </w:r>
      <w:r w:rsidRPr="00BC78A9">
        <w:t xml:space="preserve"> слой активации для введения нелинейности в модель. Это позволяет сети моделировать сложные зависимости между признаками и улучшает её способность к обобщению.</w:t>
      </w:r>
      <w:r>
        <w:t xml:space="preserve"> </w:t>
      </w:r>
      <w:r w:rsidRPr="00BC78A9">
        <w:t xml:space="preserve">Одной из наиболее распространённых функций активации является </w:t>
      </w:r>
      <w:proofErr w:type="spellStart"/>
      <w:r w:rsidRPr="00BC78A9">
        <w:t>ReLU</w:t>
      </w:r>
      <w:proofErr w:type="spellEnd"/>
      <w:r w:rsidRPr="00BC78A9">
        <w:t xml:space="preserve"> </w:t>
      </w:r>
      <w:r w:rsidRPr="00862137">
        <w:t>(</w:t>
      </w:r>
      <w:proofErr w:type="spellStart"/>
      <w:r w:rsidRPr="00862137">
        <w:t>Rectified</w:t>
      </w:r>
      <w:proofErr w:type="spellEnd"/>
      <w:r w:rsidRPr="00862137">
        <w:t xml:space="preserve"> </w:t>
      </w:r>
      <w:proofErr w:type="spellStart"/>
      <w:r w:rsidRPr="00862137">
        <w:t>Linear</w:t>
      </w:r>
      <w:proofErr w:type="spellEnd"/>
      <w:r w:rsidRPr="00862137">
        <w:t xml:space="preserve"> Unit), которая заменяет все отрицательные значения на ноль, сохраняя положительные значения без изменений</w:t>
      </w:r>
      <w:r w:rsidR="00862137" w:rsidRPr="00862137">
        <w:t xml:space="preserve"> </w:t>
      </w:r>
      <w:r w:rsidR="00862137">
        <w:fldChar w:fldCharType="begin"/>
      </w:r>
      <w:r w:rsidR="00862137">
        <w:instrText xml:space="preserve"> ADDIN ZOTERO_ITEM CSL_CITATION {"citationID":"Gsn9ZVxb","properties":{"formattedCitation":"[5]","plainCitation":"[5]","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862137" w:rsidRPr="00862137">
        <w:rPr>
          <w:rFonts w:cs="Times New Roman"/>
        </w:rPr>
        <w:t>[5]</w:t>
      </w:r>
      <w:r w:rsidR="00862137">
        <w:fldChar w:fldCharType="end"/>
      </w:r>
      <w:r w:rsidRPr="00862137">
        <w:t>.</w:t>
      </w:r>
      <w:r w:rsidR="00D96D20" w:rsidRPr="00862137">
        <w:t xml:space="preserve"> </w:t>
      </w:r>
      <w:r w:rsidR="00A03F39" w:rsidRPr="00862137">
        <w:t>Математическое представление функции активации</w:t>
      </w:r>
      <w:r w:rsidR="00D96D20" w:rsidRPr="00862137">
        <w:t xml:space="preserve"> </w:t>
      </w:r>
      <w:proofErr w:type="spellStart"/>
      <w:r w:rsidR="00D96D20" w:rsidRPr="00862137">
        <w:rPr>
          <w:lang w:val="en-US"/>
        </w:rPr>
        <w:t>ReLu</w:t>
      </w:r>
      <w:proofErr w:type="spellEnd"/>
      <w:r w:rsidR="00D96D20" w:rsidRPr="00862137">
        <w:t>:</w:t>
      </w:r>
    </w:p>
    <w:p w14:paraId="5238218C" w14:textId="0D79CC00" w:rsidR="00E83309" w:rsidRPr="00F305B1" w:rsidRDefault="00E83309" w:rsidP="00190AC9">
      <w:pPr>
        <w:pStyle w:val="a3"/>
        <w:rPr>
          <w:lang w:val="en-US"/>
        </w:rPr>
      </w:pPr>
      <m:oMathPara>
        <m:oMath>
          <m:r>
            <w:rPr>
              <w:rFonts w:ascii="Cambria Math" w:hAnsi="Cambria Math"/>
            </w:rPr>
            <m:t>f</m:t>
          </m:r>
          <m:d>
            <m:dPr>
              <m:ctrlPr>
                <w:rPr>
                  <w:rFonts w:ascii="Cambria Math" w:hAnsi="Cambria Math"/>
                </w:rPr>
              </m:ctrlPr>
            </m:dPr>
            <m:e>
              <m:r>
                <w:rPr>
                  <w:rFonts w:ascii="Cambria Math" w:hAnsi="Cambria Math"/>
                </w:rPr>
                <m:t>x</m:t>
              </m:r>
            </m:e>
          </m:d>
          <m:r>
            <m:rPr>
              <m:sty m:val="p"/>
            </m:rPr>
            <w:rPr>
              <w:rFonts w:ascii="Cambria Math" w:hAnsi="Cambria Math"/>
            </w:rPr>
            <m:t xml:space="preserve">=max⁡(0, </m:t>
          </m:r>
          <m:r>
            <w:rPr>
              <w:rFonts w:ascii="Cambria Math" w:hAnsi="Cambria Math"/>
            </w:rPr>
            <m:t>x</m:t>
          </m:r>
          <m:r>
            <m:rPr>
              <m:sty m:val="p"/>
            </m:rPr>
            <w:rPr>
              <w:rFonts w:ascii="Cambria Math" w:hAnsi="Cambria Math"/>
            </w:rPr>
            <m:t>)</m:t>
          </m:r>
        </m:oMath>
      </m:oMathPara>
    </w:p>
    <w:p w14:paraId="79B6AEAC" w14:textId="06BF2B71" w:rsidR="00BC78A9" w:rsidRPr="00B60C7A" w:rsidRDefault="00E83309" w:rsidP="00190AC9">
      <w:pPr>
        <w:pStyle w:val="a3"/>
        <w:rPr>
          <w:lang w:val="en-US"/>
        </w:rPr>
      </w:pPr>
      <w:r>
        <w:tab/>
      </w:r>
      <w:r w:rsidR="00BC78A9" w:rsidRPr="00BC78A9">
        <w:t xml:space="preserve"> Другие популярные функции активации включают </w:t>
      </w:r>
      <w:proofErr w:type="spellStart"/>
      <w:r w:rsidR="00BC78A9" w:rsidRPr="00BC78A9">
        <w:t>сигмоидную</w:t>
      </w:r>
      <w:proofErr w:type="spellEnd"/>
      <w:r w:rsidR="00BC78A9" w:rsidRPr="00BC78A9">
        <w:t xml:space="preserve"> функцию и гиперболический тангенс (</w:t>
      </w:r>
      <w:proofErr w:type="spellStart"/>
      <w:r w:rsidR="00BC78A9" w:rsidRPr="00BC78A9">
        <w:t>tanh</w:t>
      </w:r>
      <w:proofErr w:type="spellEnd"/>
      <w:r w:rsidR="00BC78A9" w:rsidRPr="00BC78A9">
        <w:t>), каждая из которых имеет свои особенности и области применения</w:t>
      </w:r>
      <w:r w:rsidR="001D1050">
        <w:t xml:space="preserve"> </w:t>
      </w:r>
      <w:r w:rsidR="00862137">
        <w:fldChar w:fldCharType="begin"/>
      </w:r>
      <w:r w:rsidR="00862137">
        <w:instrText xml:space="preserve"> ADDIN ZOTERO_ITEM CSL_CITATION {"citationID":"h0IP31Px","properties":{"formattedCitation":"[5]","plainCitation":"[5]","noteIndex":0},"citationItems":[{"id":111,"uris":["http://zotero.org/users/16411574/items/8RUTYSQD"],"itemData":{"id":111,"type":"article-journal","abstract":"A wide variety of activation functions have been proposed for neural networks. The Rectified Linear Unit (ReLU) is especially popular today. There are many practical reasons that motivate the use of the ReLU. This paper provides new theoretical characterizations that support the use of the ReLU, its variants such as the leaky ReLU, as well as other activation functions in the case of univariate, single-hidden layer feedforward neural networks. Our results also explain the importance of commonly used strategies in the design and training of neural networks such as \"weight decay\" and \"path-norm\" regularization, and provide a new justification for the use of \"skip connections\" in network architectures. These new insights are obtained through the lens of spline theory. In particular, we show how neural network training problems are related to infinite-dimensional optimizations posed over Banach spaces of functions whose solutions are well-known to be fractional and polynomial splines, where the particular Banach space (which controls the order of the spline) depends on the choice of activation function.","container-title":"IEEE Signal Processing Letters","DOI":"10.1109/LSP.2020.3027517","ISSN":"1070-9908, 1558-2361","journalAbbreviation":"IEEE Signal Process. Lett.","note":"arXiv:1910.02333 [stat]","page":"1779-1783","source":"arXiv.org","title":"The Role of Neural Network Activation Functions","volume":"27","author":[{"family":"Parhi","given":"Rahul"},{"family":"Nowak","given":"Robert D."}],"issued":{"date-parts":[["2020"]]}}}],"schema":"https://github.com/citation-style-language/schema/raw/master/csl-citation.json"} </w:instrText>
      </w:r>
      <w:r w:rsidR="00862137">
        <w:fldChar w:fldCharType="separate"/>
      </w:r>
      <w:r w:rsidR="00862137" w:rsidRPr="00862137">
        <w:rPr>
          <w:rFonts w:cs="Times New Roman"/>
        </w:rPr>
        <w:t>[5]</w:t>
      </w:r>
      <w:r w:rsidR="00862137">
        <w:fldChar w:fldCharType="end"/>
      </w:r>
      <w:r w:rsidR="00BC78A9" w:rsidRPr="00BC78A9">
        <w:t>.</w:t>
      </w:r>
    </w:p>
    <w:p w14:paraId="21A717F7" w14:textId="6BE21643" w:rsidR="009D64DA" w:rsidRDefault="009969E4" w:rsidP="00190AC9">
      <w:pPr>
        <w:pStyle w:val="a3"/>
      </w:pPr>
      <w:r>
        <w:tab/>
      </w:r>
      <w:r w:rsidR="00827F5A">
        <w:t xml:space="preserve">Слои </w:t>
      </w:r>
      <w:proofErr w:type="spellStart"/>
      <w:r w:rsidR="00D416C3">
        <w:t>подвыборки</w:t>
      </w:r>
      <w:proofErr w:type="spellEnd"/>
      <w:r w:rsidR="00827F5A" w:rsidRPr="00827F5A">
        <w:t xml:space="preserve">, </w:t>
      </w:r>
      <w:r w:rsidR="00827F5A">
        <w:t>в свою очередь</w:t>
      </w:r>
      <w:r w:rsidR="00827F5A" w:rsidRPr="00827F5A">
        <w:t>,</w:t>
      </w:r>
      <w:r w:rsidR="00996089" w:rsidRPr="00996089">
        <w:t xml:space="preserve"> </w:t>
      </w:r>
      <w:r w:rsidR="00996089">
        <w:t>позволяют</w:t>
      </w:r>
      <w:r w:rsidR="00996089" w:rsidRPr="00996089">
        <w:t xml:space="preserve"> сни</w:t>
      </w:r>
      <w:r w:rsidR="00996089">
        <w:t>зить</w:t>
      </w:r>
      <w:r w:rsidR="00996089" w:rsidRPr="00996089">
        <w:t xml:space="preserve"> пространственное разрешение данных, уменьшая размерность и вычислительные затраты, а также способствуют инвариантности к небольшим изменениям в изображении</w:t>
      </w:r>
      <w:r w:rsidR="00246A67" w:rsidRPr="00246A67">
        <w:t>.</w:t>
      </w:r>
      <w:r w:rsidR="00642FE2">
        <w:t xml:space="preserve"> </w:t>
      </w:r>
      <w:r w:rsidR="005F6EB6">
        <w:t>Существуют</w:t>
      </w:r>
      <w:r w:rsidR="00642FE2">
        <w:t xml:space="preserve"> </w:t>
      </w:r>
      <w:r w:rsidR="005C4814">
        <w:t>несколько</w:t>
      </w:r>
      <w:r w:rsidR="00642FE2">
        <w:t xml:space="preserve"> разновидност</w:t>
      </w:r>
      <w:r w:rsidR="005C4814">
        <w:t>ей</w:t>
      </w:r>
      <w:r w:rsidR="005F6EB6">
        <w:t xml:space="preserve"> сло</w:t>
      </w:r>
      <w:r w:rsidR="005C4814">
        <w:t>ё</w:t>
      </w:r>
      <w:r w:rsidR="005F6EB6">
        <w:t xml:space="preserve">в </w:t>
      </w:r>
      <w:proofErr w:type="spellStart"/>
      <w:r w:rsidR="00DC1B2C">
        <w:t>подвыборки</w:t>
      </w:r>
      <w:proofErr w:type="spellEnd"/>
      <w:r w:rsidR="005C4814" w:rsidRPr="005C4814">
        <w:t xml:space="preserve">, </w:t>
      </w:r>
      <w:r w:rsidR="005C4814">
        <w:t>однако основные из них</w:t>
      </w:r>
      <w:r w:rsidR="00642FE2">
        <w:t xml:space="preserve">: </w:t>
      </w:r>
      <w:r w:rsidR="005F6EB6">
        <w:t>максимальн</w:t>
      </w:r>
      <w:r w:rsidR="00DC1B2C">
        <w:t>ая</w:t>
      </w:r>
      <w:r w:rsidR="00453EE1">
        <w:t xml:space="preserve"> </w:t>
      </w:r>
      <w:proofErr w:type="spellStart"/>
      <w:r w:rsidR="00DC1B2C">
        <w:t>подвыборка</w:t>
      </w:r>
      <w:proofErr w:type="spellEnd"/>
      <w:r w:rsidR="00DC1B2C">
        <w:t xml:space="preserve"> </w:t>
      </w:r>
      <w:r w:rsidR="00453EE1">
        <w:t>(</w:t>
      </w:r>
      <w:r w:rsidR="00453EE1">
        <w:rPr>
          <w:lang w:val="en-US"/>
        </w:rPr>
        <w:t>max</w:t>
      </w:r>
      <w:r w:rsidR="00453EE1" w:rsidRPr="00453EE1">
        <w:t xml:space="preserve"> </w:t>
      </w:r>
      <w:r w:rsidR="00453EE1">
        <w:rPr>
          <w:lang w:val="en-US"/>
        </w:rPr>
        <w:t>pooling</w:t>
      </w:r>
      <w:r w:rsidR="00453EE1" w:rsidRPr="00453EE1">
        <w:t>)</w:t>
      </w:r>
      <w:r w:rsidR="005F6EB6">
        <w:t xml:space="preserve"> и средн</w:t>
      </w:r>
      <w:r w:rsidR="00DC1B2C">
        <w:t>яя</w:t>
      </w:r>
      <w:r w:rsidR="005F6EB6">
        <w:t xml:space="preserve"> </w:t>
      </w:r>
      <w:proofErr w:type="spellStart"/>
      <w:r w:rsidR="00DC1B2C">
        <w:t>подвыборка</w:t>
      </w:r>
      <w:proofErr w:type="spellEnd"/>
      <w:r w:rsidR="00DC1B2C" w:rsidRPr="00453EE1">
        <w:t xml:space="preserve"> </w:t>
      </w:r>
      <w:r w:rsidR="00453EE1" w:rsidRPr="00453EE1">
        <w:t>(</w:t>
      </w:r>
      <w:r w:rsidR="00453EE1">
        <w:rPr>
          <w:lang w:val="en-US"/>
        </w:rPr>
        <w:t>average</w:t>
      </w:r>
      <w:r w:rsidR="00453EE1" w:rsidRPr="00453EE1">
        <w:t xml:space="preserve"> </w:t>
      </w:r>
      <w:r w:rsidR="00453EE1">
        <w:rPr>
          <w:lang w:val="en-US"/>
        </w:rPr>
        <w:t>pooling</w:t>
      </w:r>
      <w:r w:rsidR="00453EE1" w:rsidRPr="00453EE1">
        <w:t>)</w:t>
      </w:r>
      <w:r w:rsidR="005F6EB6" w:rsidRPr="005F6EB6">
        <w:t xml:space="preserve">, </w:t>
      </w:r>
      <w:r w:rsidR="005F6EB6">
        <w:t xml:space="preserve">где используется </w:t>
      </w:r>
      <w:r w:rsidR="00974B58">
        <w:t>м</w:t>
      </w:r>
      <w:r w:rsidR="005F6EB6" w:rsidRPr="005F6EB6">
        <w:t>аксимальное и среднее значение признаков соответственно</w:t>
      </w:r>
      <w:r w:rsidR="00453EE1" w:rsidRPr="00453EE1">
        <w:t xml:space="preserve"> </w:t>
      </w:r>
      <w:r w:rsidR="005C4814">
        <w:fldChar w:fldCharType="begin"/>
      </w:r>
      <w:r w:rsidR="005C4814">
        <w:instrText xml:space="preserve"> ADDIN ZOTERO_ITEM CSL_CITATION {"citationID":"37LqhmGG","properties":{"formattedCitation":"[6]","plainCitation":"[6]","noteIndex":0},"citationItems":[{"id":115,"uris":["http://zotero.org/users/16411574/items/BHD9JI3I"],"itemData":{"id":115,"type":"article-journal","abstract":"One of the most promising techniques used in various sciences is deep neural networks (DNNs). A special type of DNN called a convolutional neural network (CNN) consists of several convolutional layers, each preceded by an activation function and a pooling layer. The feature map of the previous layer is sampled by the pooling layer (that seems to be an important layer) to create a new feature map with condensed resolution. This layer significantly reduces the spatial dimension of the input. It always accomplished two main goals. As a first step, it reduces the number of parameters or weights to minimize computational costs. The second step is to prevent the overfitting of the network. In addition, pooling techniques can significantly reduce model training time and computational costs. This paper provides a critical understanding of traditional and modern pooling techniques and highlights the strengths and weaknesses for readers. Moreover, the performance of pooling techniques on different datasets is qualitatively evaluated and reviewed. This study is expected to contribute to a comprehensive understanding of the importance of CNNs and pooling techniques in computer vision challenges.","container-title":"Applied Sciences","DOI":"10.3390/app12178643","ISSN":"2076-3417","issue":"17","language":"en","license":"http://creativecommons.org/licenses/by/3.0/","note":"number: 17\npublisher: Multidisciplinary Digital Publishing Institute","page":"8643","source":"www.mdpi.com","title":"A Comparison of Pooling Methods for Convolutional Neural Networks","volume":"12","author":[{"family":"Zafar","given":"Afia"},{"family":"Aamir","given":"Muhammad"},{"family":"Mohd Nawi","given":"Nazri"},{"family":"Arshad","given":"Ali"},{"family":"Riaz","given":"Saman"},{"family":"Alruban","given":"Abdulrahman"},{"family":"Dutta","given":"Ashit Kumar"},{"family":"Almotairi","given":"Sultan"}],"issued":{"date-parts":[["2022",1]]}}}],"schema":"https://github.com/citation-style-language/schema/raw/master/csl-citation.json"} </w:instrText>
      </w:r>
      <w:r w:rsidR="005C4814">
        <w:fldChar w:fldCharType="separate"/>
      </w:r>
      <w:r w:rsidR="005C4814" w:rsidRPr="005C4814">
        <w:rPr>
          <w:rFonts w:cs="Times New Roman"/>
        </w:rPr>
        <w:t>[6]</w:t>
      </w:r>
      <w:r w:rsidR="005C4814">
        <w:fldChar w:fldCharType="end"/>
      </w:r>
      <w:r w:rsidR="005F6EB6" w:rsidRPr="005F6EB6">
        <w:t>.</w:t>
      </w:r>
      <w:r w:rsidR="00453EE1" w:rsidRPr="00453EE1">
        <w:t xml:space="preserve"> </w:t>
      </w:r>
      <w:r w:rsidR="00453EE1">
        <w:t xml:space="preserve">На рисунке 2 представлено визуальное представление работы слоев </w:t>
      </w:r>
      <w:r w:rsidR="00DC1B2C">
        <w:t xml:space="preserve">максимальной и средней </w:t>
      </w:r>
      <w:proofErr w:type="spellStart"/>
      <w:r w:rsidR="00DC1B2C">
        <w:t>подвыборки</w:t>
      </w:r>
      <w:proofErr w:type="spellEnd"/>
      <w:r w:rsidR="00DC1B2C">
        <w:t>.</w:t>
      </w:r>
    </w:p>
    <w:p w14:paraId="3A50EB25" w14:textId="72F52B37" w:rsidR="00453EE1" w:rsidRDefault="00453EE1" w:rsidP="00190AC9">
      <w:pPr>
        <w:pStyle w:val="a3"/>
      </w:pPr>
      <w:r>
        <w:tab/>
      </w:r>
      <w:r>
        <w:tab/>
      </w:r>
      <w:r>
        <w:rPr>
          <w:noProof/>
        </w:rPr>
        <w:drawing>
          <wp:inline distT="0" distB="0" distL="0" distR="0" wp14:anchorId="5F0B1C14" wp14:editId="0EC453C9">
            <wp:extent cx="3897735" cy="2872673"/>
            <wp:effectExtent l="0" t="0" r="7620" b="444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906068" cy="2878814"/>
                    </a:xfrm>
                    <a:prstGeom prst="rect">
                      <a:avLst/>
                    </a:prstGeom>
                    <a:noFill/>
                    <a:ln>
                      <a:noFill/>
                    </a:ln>
                  </pic:spPr>
                </pic:pic>
              </a:graphicData>
            </a:graphic>
          </wp:inline>
        </w:drawing>
      </w:r>
    </w:p>
    <w:p w14:paraId="4287D132" w14:textId="6E691C1D" w:rsidR="00453EE1" w:rsidRDefault="00453EE1" w:rsidP="00190AC9">
      <w:pPr>
        <w:pStyle w:val="af2"/>
      </w:pPr>
      <w:r>
        <w:t>Рисунок 2 – Визуальное представление работы слоев максимально</w:t>
      </w:r>
      <w:r w:rsidR="00D16E43">
        <w:t xml:space="preserve">й и средней </w:t>
      </w:r>
      <w:proofErr w:type="spellStart"/>
      <w:r w:rsidR="00D16E43">
        <w:t>подвыборки</w:t>
      </w:r>
      <w:proofErr w:type="spellEnd"/>
    </w:p>
    <w:p w14:paraId="5301B14B" w14:textId="3511C37E" w:rsidR="005C4814" w:rsidRDefault="00480F2B" w:rsidP="00190AC9">
      <w:pPr>
        <w:pStyle w:val="a3"/>
      </w:pPr>
      <w:r>
        <w:tab/>
      </w:r>
      <w:r w:rsidR="002239EA" w:rsidRPr="002239EA">
        <w:t xml:space="preserve">После </w:t>
      </w:r>
      <w:r w:rsidR="00B07B4B">
        <w:t xml:space="preserve">выделения основных признаков модуль классификации </w:t>
      </w:r>
      <w:r w:rsidR="002239EA" w:rsidRPr="002239EA">
        <w:t xml:space="preserve">выполняет интеграцию этих признаков для принятия окончательного решения о принадлежности объекта к определённому классу. </w:t>
      </w:r>
      <w:proofErr w:type="spellStart"/>
      <w:r w:rsidR="00B07B4B">
        <w:t>Полносвязная</w:t>
      </w:r>
      <w:proofErr w:type="spellEnd"/>
      <w:r w:rsidR="00B07B4B">
        <w:t xml:space="preserve"> нейронная сеть</w:t>
      </w:r>
      <w:r w:rsidR="002239EA" w:rsidRPr="002239EA">
        <w:t xml:space="preserve"> преобразует входной вектор</w:t>
      </w:r>
      <w:r w:rsidR="002239EA">
        <w:t xml:space="preserve"> выделенных признаков</w:t>
      </w:r>
      <w:r w:rsidR="002239EA" w:rsidRPr="002239EA">
        <w:t xml:space="preserve"> в выходной вектор</w:t>
      </w:r>
      <w:r w:rsidR="002239EA">
        <w:t xml:space="preserve"> вероятностей</w:t>
      </w:r>
      <w:r w:rsidR="002239EA" w:rsidRPr="002239EA">
        <w:t xml:space="preserve"> принадлежности </w:t>
      </w:r>
      <w:r w:rsidR="002239EA">
        <w:t xml:space="preserve">классифицируемого объекта </w:t>
      </w:r>
      <w:r w:rsidR="002239EA" w:rsidRPr="002239EA">
        <w:t>к определённому классу</w:t>
      </w:r>
      <w:r w:rsidR="005C4814">
        <w:t xml:space="preserve"> </w:t>
      </w:r>
      <w:r w:rsidR="005C4814">
        <w:fldChar w:fldCharType="begin"/>
      </w:r>
      <w:r w:rsidR="005C4814">
        <w:instrText xml:space="preserve"> ADDIN ZOTERO_ITEM CSL_CITATION {"citationID":"HAeUvKOy","properties":{"formattedCitation":"[1]","plainCitation":"[1]","noteIndex":0},"citationItems":[{"id":97,"uris":["http://zotero.org/users/16411574/items/BQPXS36H"],"itemData":{"id":97,"type":"article-journal","abstract":"В данной статье рассмотрена задача классификации изображений и дано краткое описание структуры свёрточных нейронных сетей. Проведён обзор свёрточных нейронных сетей для задачи классификации изображений и сделано сравнение их точности на примере аннотированной базы изображений ImageNet.","container-title":"Новые информационные технологии в автоматизированных системах","ISSN":"2227-0973","issue":"20","page":"37-42","source":"cyberleninka.ru","title":"Обзор свёрточных нейронных сетей для задачи классификации изображений","author":[{"literal":"Сикорский О.С."}],"issued":{"date-parts":[["2017"]]}}}],"schema":"https://github.com/citation-style-language/schema/raw/master/csl-citation.json"} </w:instrText>
      </w:r>
      <w:r w:rsidR="005C4814">
        <w:fldChar w:fldCharType="separate"/>
      </w:r>
      <w:r w:rsidR="005C4814" w:rsidRPr="005C4814">
        <w:rPr>
          <w:rFonts w:cs="Times New Roman"/>
        </w:rPr>
        <w:t>[1]</w:t>
      </w:r>
      <w:r w:rsidR="005C4814">
        <w:fldChar w:fldCharType="end"/>
      </w:r>
      <w:r w:rsidR="002239EA" w:rsidRPr="002239EA">
        <w:t xml:space="preserve">. </w:t>
      </w:r>
    </w:p>
    <w:p w14:paraId="442CFE9A" w14:textId="6636F00C" w:rsidR="00480F2B" w:rsidRPr="00B07B4B" w:rsidRDefault="005C4814" w:rsidP="00190AC9">
      <w:pPr>
        <w:pStyle w:val="a3"/>
      </w:pPr>
      <w:r>
        <w:tab/>
      </w:r>
      <w:r w:rsidR="002239EA" w:rsidRPr="002239EA">
        <w:t xml:space="preserve">В задачах классификации на последнем слое часто используется функция активации </w:t>
      </w:r>
      <w:proofErr w:type="spellStart"/>
      <w:r w:rsidR="002239EA" w:rsidRPr="002239EA">
        <w:t>softmax</w:t>
      </w:r>
      <w:proofErr w:type="spellEnd"/>
      <w:r w:rsidR="002239EA" w:rsidRPr="002239EA">
        <w:t>, которая нормализует выходные значения в диапазон от 0 до 1, представляя собой вероятности</w:t>
      </w:r>
      <w:r w:rsidR="00B07B4B" w:rsidRPr="00B07B4B">
        <w:t xml:space="preserve"> </w:t>
      </w:r>
      <w:r w:rsidR="00B07B4B">
        <w:t>принадлежности объекта к определенному классу</w:t>
      </w:r>
      <w:r w:rsidR="002239EA" w:rsidRPr="002239EA">
        <w:t>.</w:t>
      </w:r>
      <w:r w:rsidR="00B07B4B" w:rsidRPr="00B07B4B">
        <w:t xml:space="preserve"> </w:t>
      </w:r>
      <w:r w:rsidR="00B07B4B" w:rsidRPr="005C4814">
        <w:t xml:space="preserve">Математическое представление функции </w:t>
      </w:r>
      <w:proofErr w:type="spellStart"/>
      <w:r w:rsidR="00B07B4B" w:rsidRPr="005C4814">
        <w:rPr>
          <w:lang w:val="en-US"/>
        </w:rPr>
        <w:t>softmax</w:t>
      </w:r>
      <w:proofErr w:type="spellEnd"/>
      <w:r w:rsidR="00B07B4B" w:rsidRPr="005C4814">
        <w:t>:</w:t>
      </w:r>
    </w:p>
    <w:p w14:paraId="5809C3D4" w14:textId="6CB735DF" w:rsidR="00B07B4B" w:rsidRPr="001C7DAB" w:rsidRDefault="00BA3DA3" w:rsidP="00C64E98">
      <w:pPr>
        <w:pStyle w:val="a3"/>
        <w:jc w:val="center"/>
        <w:rPr>
          <w:rFonts w:eastAsiaTheme="minorEastAsia"/>
        </w:rPr>
      </w:pPr>
      <m:oMath>
        <m:sSub>
          <m:sSubPr>
            <m:ctrlPr>
              <w:rPr>
                <w:rFonts w:ascii="Cambria Math" w:hAnsi="Cambria Math"/>
                <w:lang w:val="en-US"/>
              </w:rPr>
            </m:ctrlPr>
          </m:sSubPr>
          <m:e>
            <m:r>
              <w:rPr>
                <w:rFonts w:ascii="Cambria Math" w:hAnsi="Cambria Math"/>
                <w:lang w:val="en-US"/>
              </w:rPr>
              <m:t>softmax</m:t>
            </m:r>
            <m:r>
              <m:rPr>
                <m:sty m:val="p"/>
              </m:rPr>
              <w:rPr>
                <w:rFonts w:ascii="Cambria Math" w:hAnsi="Cambria Math"/>
              </w:rPr>
              <m:t>(</m:t>
            </m:r>
            <m:r>
              <w:rPr>
                <w:rFonts w:ascii="Cambria Math" w:hAnsi="Cambria Math"/>
                <w:lang w:val="en-US"/>
              </w:rPr>
              <m:t>z</m:t>
            </m:r>
            <m:r>
              <m:rPr>
                <m:sty m:val="p"/>
              </m:rPr>
              <w:rPr>
                <w:rFonts w:ascii="Cambria Math" w:hAnsi="Cambria Math"/>
              </w:rPr>
              <m:t>)</m:t>
            </m:r>
          </m:e>
          <m:sub>
            <m:r>
              <w:rPr>
                <w:rFonts w:ascii="Cambria Math" w:hAnsi="Cambria Math"/>
                <w:lang w:val="en-US"/>
              </w:rPr>
              <m:t>i</m:t>
            </m:r>
          </m:sub>
        </m:sSub>
        <m:r>
          <m:rPr>
            <m:sty m:val="p"/>
          </m:rPr>
          <w:rPr>
            <w:rFonts w:ascii="Cambria Math" w:hAnsi="Cambria Math"/>
          </w:rPr>
          <m:t>=</m:t>
        </m:r>
        <m:f>
          <m:fPr>
            <m:ctrlPr>
              <w:rPr>
                <w:rFonts w:ascii="Cambria Math" w:hAnsi="Cambria Math"/>
                <w:lang w:val="en-US"/>
              </w:rPr>
            </m:ctrlPr>
          </m:fPr>
          <m:num>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i</m:t>
                    </m:r>
                  </m:sub>
                </m:sSub>
              </m:sup>
            </m:sSup>
          </m:num>
          <m:den>
            <m:nary>
              <m:naryPr>
                <m:chr m:val="∑"/>
                <m:limLoc m:val="subSup"/>
                <m:ctrlPr>
                  <w:rPr>
                    <w:rFonts w:ascii="Cambria Math" w:hAnsi="Cambria Math"/>
                    <w:lang w:val="en-US"/>
                  </w:rPr>
                </m:ctrlPr>
              </m:naryPr>
              <m:sub>
                <m:r>
                  <w:rPr>
                    <w:rFonts w:ascii="Cambria Math" w:hAnsi="Cambria Math"/>
                    <w:lang w:val="en-US"/>
                  </w:rPr>
                  <m:t>j</m:t>
                </m:r>
                <m:r>
                  <m:rPr>
                    <m:sty m:val="p"/>
                  </m:rPr>
                  <w:rPr>
                    <w:rFonts w:ascii="Cambria Math" w:hAnsi="Cambria Math"/>
                  </w:rPr>
                  <m:t>=1</m:t>
                </m:r>
              </m:sub>
              <m:sup>
                <m:r>
                  <w:rPr>
                    <w:rFonts w:ascii="Cambria Math" w:hAnsi="Cambria Math"/>
                    <w:lang w:val="en-US"/>
                  </w:rPr>
                  <m:t>N</m:t>
                </m:r>
              </m:sup>
              <m:e>
                <m:sSup>
                  <m:sSupPr>
                    <m:ctrlPr>
                      <w:rPr>
                        <w:rFonts w:ascii="Cambria Math" w:hAnsi="Cambria Math"/>
                        <w:lang w:val="en-US"/>
                      </w:rPr>
                    </m:ctrlPr>
                  </m:sSupPr>
                  <m:e>
                    <m:r>
                      <w:rPr>
                        <w:rFonts w:ascii="Cambria Math" w:hAnsi="Cambria Math"/>
                        <w:lang w:val="en-US"/>
                      </w:rPr>
                      <m:t>e</m:t>
                    </m:r>
                  </m:e>
                  <m:sup>
                    <m:sSub>
                      <m:sSubPr>
                        <m:ctrlPr>
                          <w:rPr>
                            <w:rFonts w:ascii="Cambria Math" w:hAnsi="Cambria Math"/>
                            <w:lang w:val="en-US"/>
                          </w:rPr>
                        </m:ctrlPr>
                      </m:sSubPr>
                      <m:e>
                        <m:r>
                          <w:rPr>
                            <w:rFonts w:ascii="Cambria Math" w:hAnsi="Cambria Math"/>
                            <w:lang w:val="en-US"/>
                          </w:rPr>
                          <m:t>z</m:t>
                        </m:r>
                      </m:e>
                      <m:sub>
                        <m:r>
                          <w:rPr>
                            <w:rFonts w:ascii="Cambria Math" w:hAnsi="Cambria Math"/>
                            <w:lang w:val="en-US"/>
                          </w:rPr>
                          <m:t>j</m:t>
                        </m:r>
                      </m:sub>
                    </m:sSub>
                  </m:sup>
                </m:sSup>
              </m:e>
            </m:nary>
          </m:den>
        </m:f>
      </m:oMath>
      <w:r w:rsidR="00B07B4B" w:rsidRPr="001C7DAB">
        <w:rPr>
          <w:rFonts w:eastAsiaTheme="minorEastAsia"/>
        </w:rPr>
        <w:t>,</w:t>
      </w:r>
    </w:p>
    <w:p w14:paraId="27A96547" w14:textId="1CAE2663" w:rsidR="00A26FD8" w:rsidRDefault="00B07B4B" w:rsidP="00190AC9">
      <w:pPr>
        <w:pStyle w:val="a3"/>
      </w:pPr>
      <w:r>
        <w:t xml:space="preserve">где </w:t>
      </w:r>
      <w:r w:rsidR="00A26FD8" w:rsidRPr="00A26FD8">
        <w:rPr>
          <w:i/>
          <w:iCs/>
          <w:lang w:val="en-US"/>
        </w:rPr>
        <w:t>z</w:t>
      </w:r>
      <w:r w:rsidRPr="00A26FD8">
        <w:rPr>
          <w:i/>
          <w:iCs/>
        </w:rPr>
        <w:t xml:space="preserve"> </w:t>
      </w:r>
      <w:r w:rsidRPr="00A26FD8">
        <w:t xml:space="preserve">– </w:t>
      </w:r>
      <w:r>
        <w:t>выходно</w:t>
      </w:r>
      <w:r w:rsidR="00A26FD8">
        <w:t xml:space="preserve">й вектор </w:t>
      </w:r>
      <w:proofErr w:type="spellStart"/>
      <w:r w:rsidR="00A26FD8">
        <w:t>полносвязного</w:t>
      </w:r>
      <w:proofErr w:type="spellEnd"/>
      <w:r w:rsidR="00A26FD8">
        <w:t xml:space="preserve"> слоя</w:t>
      </w:r>
      <w:r w:rsidR="00A26FD8" w:rsidRPr="00A26FD8">
        <w:t>;</w:t>
      </w:r>
    </w:p>
    <w:p w14:paraId="6003733D" w14:textId="07D3A2F4" w:rsidR="00A26FD8" w:rsidRDefault="00A26FD8" w:rsidP="00190AC9">
      <w:pPr>
        <w:pStyle w:val="a3"/>
      </w:pPr>
      <w:r w:rsidRPr="00A26FD8">
        <w:rPr>
          <w:i/>
          <w:iCs/>
          <w:lang w:val="en-US"/>
        </w:rPr>
        <w:t>z</w:t>
      </w:r>
      <w:r>
        <w:rPr>
          <w:i/>
          <w:iCs/>
          <w:vertAlign w:val="subscript"/>
          <w:lang w:val="en-US"/>
        </w:rPr>
        <w:t>i</w:t>
      </w:r>
      <w:r w:rsidRPr="00A26FD8">
        <w:rPr>
          <w:i/>
          <w:iCs/>
        </w:rPr>
        <w:t xml:space="preserve"> – </w:t>
      </w:r>
      <w:r>
        <w:t xml:space="preserve">выходное значение нейрона </w:t>
      </w:r>
      <w:proofErr w:type="spellStart"/>
      <w:r>
        <w:rPr>
          <w:i/>
          <w:iCs/>
          <w:lang w:val="en-US"/>
        </w:rPr>
        <w:t>i</w:t>
      </w:r>
      <w:proofErr w:type="spellEnd"/>
      <w:r w:rsidRPr="00A26FD8">
        <w:rPr>
          <w:i/>
          <w:iCs/>
        </w:rPr>
        <w:t xml:space="preserve"> </w:t>
      </w:r>
      <w:proofErr w:type="spellStart"/>
      <w:r>
        <w:t>полносвязного</w:t>
      </w:r>
      <w:proofErr w:type="spellEnd"/>
      <w:r>
        <w:t xml:space="preserve"> слоя</w:t>
      </w:r>
      <w:r w:rsidRPr="00A26FD8">
        <w:t>;</w:t>
      </w:r>
    </w:p>
    <w:p w14:paraId="518D8811" w14:textId="2555E464" w:rsidR="00B07B4B" w:rsidRPr="00BC4409" w:rsidRDefault="00A26FD8" w:rsidP="00190AC9">
      <w:pPr>
        <w:pStyle w:val="a3"/>
      </w:pPr>
      <w:r w:rsidRPr="00A26FD8">
        <w:rPr>
          <w:i/>
          <w:iCs/>
          <w:lang w:val="en-US"/>
        </w:rPr>
        <w:t>N</w:t>
      </w:r>
      <w:r w:rsidRPr="001C7DAB">
        <w:t xml:space="preserve"> – </w:t>
      </w:r>
      <w:r>
        <w:t>общее количество классов</w:t>
      </w:r>
      <w:r w:rsidR="00F305B1">
        <w:rPr>
          <w:lang w:val="en-US"/>
        </w:rPr>
        <w:t xml:space="preserve"> </w:t>
      </w:r>
      <w:r w:rsidR="00F305B1">
        <w:rPr>
          <w:lang w:val="en-US"/>
        </w:rPr>
        <w:fldChar w:fldCharType="begin"/>
      </w:r>
      <w:r w:rsidR="00580F6F">
        <w:rPr>
          <w:lang w:val="en-US"/>
        </w:rPr>
        <w:instrText xml:space="preserve"> ADDIN ZOTERO_ITEM CSL_CITATION {"citationID":"J3vTY8Fe","properties":{"formattedCitation":"[7]","plainCitation":"[7]","noteIndex":0},"citationItems":[{"id":117,"uris":["http://zotero.org/users/16411574/items/49R6NBKX"],"itemData":{"id":117,"type":"article-journal","abstract":"Данная статья исследует важную проблему, связанную с применением функции softmax в задачах многоклассовой классификации объектов. В статье описывается структура и работа искусственного нейрона, а также принцип действия функций активации на примере сумматора. В частности, рассматривается ситуация, когда входные данные не соответствуют ни одному из классов в наборе данных, что может привести к неправильным выводам модели. Это ставит под сомнение точность классификации и требует системного контроля и обработки таких случаев. В статье предлагается альтернативный подход с использованием сигмоидальной функции активации и установлением порогового значения для определения принадлежности объекта к классам классификации. Этот подход позволяет более точно оценивать результаты классификации и избегать ложных выводов.","container-title":"Международный научно-исследовательский журнал","DOI":"10.60797/IRJ.2024.144.174","ISSN":"2227-6017","issue":"6 (144)","language":"ru","license":"https://creativecommons.org/licenses/by/4.0/","source":"research-journal.org","title":"Сравнение функций активации softmax и сигмоида в контексте многоклассовой классификации распознавания объектов","URL":"https://research-journal.org/archive/6-144-2024-june/10.60797/IRJ.2024.144.174?utm_source=chatgpt.com#text_to_description","author":[{"literal":"Нгуен К. Т"},{"literal":"Боровик И. Г"}],"accessed":{"date-parts":[["2025",2,16]]},"issued":{"date-parts":[["2024",6,17]]}}}],"schema":"https://github.com/citation-style-language/schema/raw/master/csl-citation.json"} </w:instrText>
      </w:r>
      <w:r w:rsidR="00F305B1">
        <w:rPr>
          <w:lang w:val="en-US"/>
        </w:rPr>
        <w:fldChar w:fldCharType="separate"/>
      </w:r>
      <w:r w:rsidR="00F305B1" w:rsidRPr="00F305B1">
        <w:rPr>
          <w:rFonts w:cs="Times New Roman"/>
        </w:rPr>
        <w:t>[7]</w:t>
      </w:r>
      <w:r w:rsidR="00F305B1">
        <w:rPr>
          <w:lang w:val="en-US"/>
        </w:rPr>
        <w:fldChar w:fldCharType="end"/>
      </w:r>
      <w:r w:rsidRPr="001C7DAB">
        <w:t>.</w:t>
      </w:r>
    </w:p>
    <w:p w14:paraId="5A12306C" w14:textId="0536E996" w:rsidR="009F06CB" w:rsidRDefault="009F06CB" w:rsidP="00190AC9">
      <w:pPr>
        <w:pStyle w:val="a3"/>
      </w:pPr>
      <w:r w:rsidRPr="00A26FD8">
        <w:tab/>
      </w:r>
      <w:r>
        <w:t>На рисунке 3 представлена стандартная архитектура</w:t>
      </w:r>
      <w:r w:rsidR="00BC13B2">
        <w:t xml:space="preserve"> простейшей</w:t>
      </w:r>
      <w:r>
        <w:t xml:space="preserve"> СНС</w:t>
      </w:r>
      <w:r w:rsidRPr="009F06CB">
        <w:t xml:space="preserve">, </w:t>
      </w:r>
      <w:r>
        <w:t>где «скрытые слои» - модуль выделения признаков</w:t>
      </w:r>
      <w:r w:rsidRPr="009F06CB">
        <w:t>,</w:t>
      </w:r>
      <w:r>
        <w:t xml:space="preserve"> а «классификация» - </w:t>
      </w:r>
      <w:proofErr w:type="spellStart"/>
      <w:r>
        <w:t>полносвязная</w:t>
      </w:r>
      <w:proofErr w:type="spellEnd"/>
      <w:r>
        <w:t xml:space="preserve"> нейронная сеть – классификатор. </w:t>
      </w:r>
    </w:p>
    <w:p w14:paraId="26ABCAA7" w14:textId="77777777" w:rsidR="005E455C" w:rsidRDefault="005E455C" w:rsidP="00190AC9">
      <w:pPr>
        <w:pStyle w:val="a3"/>
      </w:pPr>
    </w:p>
    <w:p w14:paraId="554F6217" w14:textId="77777777" w:rsidR="005E455C" w:rsidRPr="00C233EE" w:rsidRDefault="005E455C" w:rsidP="00190AC9">
      <w:pPr>
        <w:pStyle w:val="a3"/>
      </w:pPr>
    </w:p>
    <w:p w14:paraId="60B99920" w14:textId="5F2F2E78" w:rsidR="003627D0" w:rsidRPr="009F06CB" w:rsidRDefault="003627D0" w:rsidP="00190AC9">
      <w:pPr>
        <w:pStyle w:val="a3"/>
      </w:pPr>
      <w:r w:rsidRPr="003627D0">
        <w:rPr>
          <w:noProof/>
        </w:rPr>
        <w:drawing>
          <wp:inline distT="0" distB="0" distL="0" distR="0" wp14:anchorId="3016AC8D" wp14:editId="73EC8648">
            <wp:extent cx="5940425" cy="2646680"/>
            <wp:effectExtent l="0" t="0" r="3175" b="127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2646680"/>
                    </a:xfrm>
                    <a:prstGeom prst="rect">
                      <a:avLst/>
                    </a:prstGeom>
                  </pic:spPr>
                </pic:pic>
              </a:graphicData>
            </a:graphic>
          </wp:inline>
        </w:drawing>
      </w:r>
    </w:p>
    <w:p w14:paraId="0C0929E5" w14:textId="278A341F" w:rsidR="00453EE1" w:rsidRDefault="003627D0" w:rsidP="00190AC9">
      <w:pPr>
        <w:pStyle w:val="af2"/>
      </w:pPr>
      <w:r>
        <w:t>Рисунок 3 – Стандартная архитектура</w:t>
      </w:r>
      <w:r w:rsidR="00BC13B2">
        <w:t xml:space="preserve"> простейшей</w:t>
      </w:r>
      <w:r>
        <w:t xml:space="preserve"> СНС</w:t>
      </w:r>
    </w:p>
    <w:p w14:paraId="7BFE5FBA" w14:textId="1D18FDEC" w:rsidR="005E455C" w:rsidRPr="00FB0CC2" w:rsidRDefault="005E455C" w:rsidP="005E455C">
      <w:pPr>
        <w:pStyle w:val="a5"/>
        <w:jc w:val="left"/>
        <w:rPr>
          <w:b w:val="0"/>
          <w:bCs/>
        </w:rPr>
      </w:pPr>
      <w:r>
        <w:tab/>
      </w:r>
      <w:bookmarkStart w:id="3" w:name="_Toc189870356"/>
      <w:r>
        <w:t>1.2. Трансферное обучение</w:t>
      </w:r>
      <w:bookmarkEnd w:id="3"/>
      <w:r w:rsidR="00EB69D1">
        <w:t xml:space="preserve"> </w:t>
      </w:r>
    </w:p>
    <w:p w14:paraId="4E3DEFA4" w14:textId="18AF5B95" w:rsidR="009D64DA" w:rsidRDefault="005E455C" w:rsidP="00190AC9">
      <w:pPr>
        <w:pStyle w:val="a3"/>
      </w:pPr>
      <w:r>
        <w:tab/>
      </w:r>
      <w:r w:rsidRPr="005E455C">
        <w:t xml:space="preserve">Современные СНС обладают высокой эффективностью в задачах </w:t>
      </w:r>
      <w:r>
        <w:t>классификации изображений</w:t>
      </w:r>
      <w:r w:rsidRPr="005E455C">
        <w:t xml:space="preserve">, однако их обучение </w:t>
      </w:r>
      <w:r w:rsidR="007C6DAA">
        <w:t>«</w:t>
      </w:r>
      <w:r w:rsidRPr="005E455C">
        <w:t>с нуля</w:t>
      </w:r>
      <w:r w:rsidR="007C6DAA">
        <w:t>»</w:t>
      </w:r>
      <w:r w:rsidR="007C6DAA" w:rsidRPr="007C6DAA">
        <w:t xml:space="preserve">, </w:t>
      </w:r>
      <w:r w:rsidR="007C6DAA">
        <w:t>а именно обучение как модуля</w:t>
      </w:r>
      <w:r w:rsidR="007C6DAA" w:rsidRPr="007C6DAA">
        <w:t xml:space="preserve"> </w:t>
      </w:r>
      <w:r w:rsidR="007C6DAA" w:rsidRPr="00835295">
        <w:t>извлечения признаков</w:t>
      </w:r>
      <w:r w:rsidR="007C6DAA" w:rsidRPr="007C6DAA">
        <w:t xml:space="preserve">, </w:t>
      </w:r>
      <w:r w:rsidR="007C6DAA">
        <w:t xml:space="preserve">так и </w:t>
      </w:r>
      <w:r w:rsidR="007C6DAA" w:rsidRPr="006F7568">
        <w:t>классификационн</w:t>
      </w:r>
      <w:r w:rsidR="007C6DAA">
        <w:t>ого</w:t>
      </w:r>
      <w:r w:rsidR="007C6DAA" w:rsidRPr="006F7568">
        <w:t xml:space="preserve"> моду</w:t>
      </w:r>
      <w:r w:rsidR="007C6DAA">
        <w:t>ля</w:t>
      </w:r>
      <w:r w:rsidR="007C6DAA" w:rsidRPr="007C6DAA">
        <w:t>,</w:t>
      </w:r>
      <w:r w:rsidRPr="005E455C">
        <w:t xml:space="preserve"> требует значительных вычислительных ресурсов и больших объемов данных. Например, обучение модели </w:t>
      </w:r>
      <w:proofErr w:type="spellStart"/>
      <w:r w:rsidRPr="005E455C">
        <w:t>AlexNet</w:t>
      </w:r>
      <w:proofErr w:type="spellEnd"/>
      <w:r w:rsidRPr="005E455C">
        <w:t>, которая произвела революцию в области машинного обучения в 2012 году, потребовало использования нескольких графических процессоров и заняло значительное время</w:t>
      </w:r>
      <w:r w:rsidR="007C6DAA">
        <w:t xml:space="preserve"> </w:t>
      </w:r>
      <w:r w:rsidR="006867AA">
        <w:fldChar w:fldCharType="begin"/>
      </w:r>
      <w:r w:rsidR="006867AA">
        <w:instrText xml:space="preserve"> ADDIN ZOTERO_ITEM CSL_CITATION {"citationID":"6BZCzDtN","properties":{"formattedCitation":"[8]","plainCitation":"[8]","noteIndex":0},"citationItems":[{"id":119,"uris":["http://zotero.org/users/16411574/items/TI5M75A8"],"itemData":{"id":119,"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schema":"https://github.com/citation-style-language/schema/raw/master/csl-citation.json"} </w:instrText>
      </w:r>
      <w:r w:rsidR="006867AA">
        <w:fldChar w:fldCharType="separate"/>
      </w:r>
      <w:r w:rsidR="006867AA" w:rsidRPr="006867AA">
        <w:rPr>
          <w:rFonts w:cs="Times New Roman"/>
        </w:rPr>
        <w:t>[8]</w:t>
      </w:r>
      <w:r w:rsidR="006867AA">
        <w:fldChar w:fldCharType="end"/>
      </w:r>
      <w:r w:rsidRPr="005E455C">
        <w:t>.</w:t>
      </w:r>
    </w:p>
    <w:p w14:paraId="5D7D05A2" w14:textId="003A37F7" w:rsidR="007C6DAA" w:rsidRDefault="007C6DAA" w:rsidP="00190AC9">
      <w:pPr>
        <w:pStyle w:val="a3"/>
      </w:pPr>
      <w:r>
        <w:tab/>
      </w:r>
      <w:r w:rsidRPr="007C6DAA">
        <w:t>Для преодоления этих ограничений применяется метод трансферного обучения. Этот подход позволяет использовать веса, полученные моделью при решении одной задачи, для ускорения и улучшения обучения в другой, схожей задаче</w:t>
      </w:r>
      <w:r w:rsidR="006867AA">
        <w:t xml:space="preserve"> </w:t>
      </w:r>
      <w:r w:rsidR="006867AA">
        <w:fldChar w:fldCharType="begin"/>
      </w:r>
      <w:r w:rsidR="006867AA">
        <w:instrText xml:space="preserve"> ADDIN ZOTERO_ITEM CSL_CITATION {"citationID":"HAZ6hddB","properties":{"formattedCitation":"[9]","plainCitation":"[9]","noteIndex":0},"citationItems":[{"id":125,"uris":["http://zotero.org/users/16411574/items/G8K9SRC6"],"itemData":{"id":125,"type":"article-journal","abstract":"The article examines the application of transfer learning in the field of computer vision. Transfer learning is a method that allows you to use the knowledge gained in one task to improve the results in another task. The article analyzes the key principles of transfer training, its advantages and limitations. Successful examples of its application in computer vision are considered. The article helps to understand how transfer learning can make the development of computer vision algorithms more efficient and faster.","container-title":"Вестник науки","ISSN":"2712-8849","issue":"9 (66)","page":"135-137","source":"cyberleninka.ru","title":"Трансферное обучение в компьютерном зрении: применение и перспективы","title-short":"ТРАНСФЕРНОЕ ОБУЧЕНИЕ В КОМПЬЮТЕРНОМ ЗРЕНИИ","volume":"1","author":[{"literal":"Федотов И.с"}],"issued":{"date-parts":[["2023"]]}}}],"schema":"https://github.com/citation-style-language/schema/raw/master/csl-citation.json"} </w:instrText>
      </w:r>
      <w:r w:rsidR="006867AA">
        <w:fldChar w:fldCharType="separate"/>
      </w:r>
      <w:r w:rsidR="006867AA" w:rsidRPr="006867AA">
        <w:rPr>
          <w:rFonts w:cs="Times New Roman"/>
        </w:rPr>
        <w:t>[9]</w:t>
      </w:r>
      <w:r w:rsidR="006867AA">
        <w:fldChar w:fldCharType="end"/>
      </w:r>
      <w:r w:rsidRPr="007C6DAA">
        <w:t xml:space="preserve">. В частности, модели, обученные на обширном наборе данных </w:t>
      </w:r>
      <w:proofErr w:type="spellStart"/>
      <w:r w:rsidR="00680FC5" w:rsidRPr="00680FC5">
        <w:t>ImageNet</w:t>
      </w:r>
      <w:proofErr w:type="spellEnd"/>
      <w:r w:rsidR="00680FC5" w:rsidRPr="00680FC5">
        <w:t xml:space="preserve"> </w:t>
      </w:r>
      <w:proofErr w:type="spellStart"/>
      <w:r w:rsidR="00680FC5" w:rsidRPr="00680FC5">
        <w:t>Large</w:t>
      </w:r>
      <w:proofErr w:type="spellEnd"/>
      <w:r w:rsidR="00680FC5" w:rsidRPr="00680FC5">
        <w:t xml:space="preserve"> </w:t>
      </w:r>
      <w:proofErr w:type="spellStart"/>
      <w:r w:rsidR="00680FC5" w:rsidRPr="00680FC5">
        <w:t>Scale</w:t>
      </w:r>
      <w:proofErr w:type="spellEnd"/>
      <w:r w:rsidR="00680FC5" w:rsidRPr="00680FC5">
        <w:t xml:space="preserve"> Visual </w:t>
      </w:r>
      <w:proofErr w:type="spellStart"/>
      <w:r w:rsidR="00680FC5" w:rsidRPr="00680FC5">
        <w:t>Recognition</w:t>
      </w:r>
      <w:proofErr w:type="spellEnd"/>
      <w:r w:rsidR="00680FC5" w:rsidRPr="00680FC5">
        <w:t xml:space="preserve"> Challenge</w:t>
      </w:r>
      <w:r w:rsidR="007F7870">
        <w:t xml:space="preserve"> (</w:t>
      </w:r>
      <w:r w:rsidR="0087104C">
        <w:t xml:space="preserve">далее - </w:t>
      </w:r>
      <w:r w:rsidR="007F7870">
        <w:rPr>
          <w:lang w:val="en-US"/>
        </w:rPr>
        <w:t>ILSVRC</w:t>
      </w:r>
      <w:r w:rsidR="007F7870" w:rsidRPr="007F7870">
        <w:t>)</w:t>
      </w:r>
      <w:r w:rsidRPr="007C6DAA">
        <w:t xml:space="preserve">, содержащем </w:t>
      </w:r>
      <w:r w:rsidR="004D4269" w:rsidRPr="004D4269">
        <w:t xml:space="preserve">1,461,406 </w:t>
      </w:r>
      <w:r w:rsidRPr="007C6DAA">
        <w:t>размеченных изображений</w:t>
      </w:r>
      <w:r w:rsidR="004D4269" w:rsidRPr="004D4269">
        <w:t xml:space="preserve"> </w:t>
      </w:r>
      <w:r w:rsidR="006867AA">
        <w:fldChar w:fldCharType="begin"/>
      </w:r>
      <w:r w:rsidR="006867AA">
        <w:instrText xml:space="preserve"> ADDIN ZOTERO_ITEM CSL_CITATION {"citationID":"M1ajoHNg","properties":{"formattedCitation":"[10]","plainCitation":"[10]","noteIndex":0},"citationItems":[{"id":121,"uris":["http://zotero.org/users/16411574/items/WVPU49FX"],"itemData":{"id":121,"type":"article","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DOI":"10.48550/arXiv.1409.0575","note":"arXiv:1409.0575 [cs]","number":"arXiv:1409.0575","publisher":"arXiv","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5",2,16]]},"issued":{"date-parts":[["2015",1,30]]}}}],"schema":"https://github.com/citation-style-language/schema/raw/master/csl-citation.json"} </w:instrText>
      </w:r>
      <w:r w:rsidR="006867AA">
        <w:fldChar w:fldCharType="separate"/>
      </w:r>
      <w:r w:rsidR="006867AA" w:rsidRPr="006867AA">
        <w:rPr>
          <w:rFonts w:cs="Times New Roman"/>
        </w:rPr>
        <w:t>[10]</w:t>
      </w:r>
      <w:r w:rsidR="006867AA">
        <w:fldChar w:fldCharType="end"/>
      </w:r>
      <w:r w:rsidRPr="007C6DAA">
        <w:t>, широко используются в качестве основы для решения специализированных задач.</w:t>
      </w:r>
      <w:r w:rsidR="007F7870">
        <w:t xml:space="preserve"> </w:t>
      </w:r>
    </w:p>
    <w:p w14:paraId="2B8E3A53" w14:textId="5481B7E6" w:rsidR="0087104C" w:rsidRDefault="007F7870" w:rsidP="00190AC9">
      <w:pPr>
        <w:pStyle w:val="a3"/>
      </w:pPr>
      <w:r>
        <w:tab/>
      </w:r>
      <w:r w:rsidR="002A48AE" w:rsidRPr="002A48AE">
        <w:t>В данной работе применяется метод трансферного обучения, при котором параметры базовой модели, предварительно обученной на наборе данных ILSVRC, фиксируются и не обновляются в ходе дальнейшего обучения. Адаптация модели осуществляется исключительно на уровне классификационного слоя, использующего заранее извлечённые признаки.</w:t>
      </w:r>
    </w:p>
    <w:p w14:paraId="63B79544" w14:textId="1ED8CBD3" w:rsidR="007F7870" w:rsidRPr="0087104C" w:rsidRDefault="0087104C" w:rsidP="00190AC9">
      <w:pPr>
        <w:pStyle w:val="a3"/>
      </w:pPr>
      <w:r>
        <w:tab/>
      </w:r>
      <w:r w:rsidR="007B7243" w:rsidRPr="007B7243">
        <w:t>В следующ</w:t>
      </w:r>
      <w:r w:rsidR="00F338F6">
        <w:t>их</w:t>
      </w:r>
      <w:r w:rsidR="007B7243" w:rsidRPr="007B7243">
        <w:t xml:space="preserve"> раздел</w:t>
      </w:r>
      <w:r w:rsidR="00F338F6">
        <w:t>ах</w:t>
      </w:r>
      <w:r w:rsidR="007B7243" w:rsidRPr="007B7243">
        <w:t xml:space="preserve"> рассматриваются архитектуры </w:t>
      </w:r>
      <w:r w:rsidR="002015E6">
        <w:t>базовых</w:t>
      </w:r>
      <w:r w:rsidR="007B7243" w:rsidRPr="007B7243">
        <w:t xml:space="preserve"> моделей, </w:t>
      </w:r>
      <w:r w:rsidR="007B7243">
        <w:t xml:space="preserve">к которым была применена методика трансферного обучения для последующего выбора наиболее оптимальной модели </w:t>
      </w:r>
      <w:r w:rsidR="00F338F6">
        <w:t>для</w:t>
      </w:r>
      <w:r w:rsidR="00F338F6" w:rsidRPr="00F338F6">
        <w:t xml:space="preserve"> решени</w:t>
      </w:r>
      <w:r w:rsidR="00F338F6">
        <w:t>я</w:t>
      </w:r>
      <w:r w:rsidR="00F338F6" w:rsidRPr="00F338F6">
        <w:t xml:space="preserve"> задачи классификации воздушных средств на спутниковых изображениях.</w:t>
      </w:r>
    </w:p>
    <w:p w14:paraId="005E6A62" w14:textId="4E2D79F6" w:rsidR="009D64DA" w:rsidRPr="00C233EE" w:rsidRDefault="00EC66BD" w:rsidP="00F338F6">
      <w:pPr>
        <w:pStyle w:val="a5"/>
        <w:jc w:val="left"/>
      </w:pPr>
      <w:r>
        <w:tab/>
      </w:r>
      <w:bookmarkStart w:id="4" w:name="_Toc189870357"/>
      <w:r>
        <w:t>1.2.1.</w:t>
      </w:r>
      <w:r w:rsidR="007448C6">
        <w:t xml:space="preserve"> Архитектура </w:t>
      </w:r>
      <w:r w:rsidR="007448C6">
        <w:rPr>
          <w:lang w:val="en-US"/>
        </w:rPr>
        <w:t>VGG</w:t>
      </w:r>
      <w:bookmarkEnd w:id="4"/>
      <w:r w:rsidR="007448C6">
        <w:t xml:space="preserve"> </w:t>
      </w:r>
    </w:p>
    <w:p w14:paraId="3E2C6121" w14:textId="52EC3EF5" w:rsidR="002A54D1" w:rsidRDefault="006A5639" w:rsidP="00190AC9">
      <w:pPr>
        <w:pStyle w:val="a3"/>
      </w:pPr>
      <w:r>
        <w:tab/>
      </w:r>
      <w:r w:rsidRPr="00467406">
        <w:t xml:space="preserve">Архитектура </w:t>
      </w:r>
      <w:r w:rsidRPr="00467406">
        <w:rPr>
          <w:lang w:val="en-US"/>
        </w:rPr>
        <w:t>VGG</w:t>
      </w:r>
      <w:r w:rsidRPr="00467406">
        <w:t xml:space="preserve"> (</w:t>
      </w:r>
      <w:r w:rsidRPr="00467406">
        <w:rPr>
          <w:lang w:val="en-US"/>
        </w:rPr>
        <w:t>Visual</w:t>
      </w:r>
      <w:r w:rsidRPr="00467406">
        <w:t xml:space="preserve"> </w:t>
      </w:r>
      <w:r w:rsidRPr="00467406">
        <w:rPr>
          <w:lang w:val="en-US"/>
        </w:rPr>
        <w:t>Geometry</w:t>
      </w:r>
      <w:r w:rsidRPr="00467406">
        <w:t xml:space="preserve"> </w:t>
      </w:r>
      <w:r w:rsidRPr="00467406">
        <w:rPr>
          <w:lang w:val="en-US"/>
        </w:rPr>
        <w:t>Group</w:t>
      </w:r>
      <w:r w:rsidRPr="00467406">
        <w:t>)</w:t>
      </w:r>
      <w:r w:rsidR="00467406" w:rsidRPr="005C52CF">
        <w:t>,</w:t>
      </w:r>
      <w:r w:rsidRPr="00467406">
        <w:t xml:space="preserve"> </w:t>
      </w:r>
      <w:r w:rsidR="00467406" w:rsidRPr="00467406">
        <w:t>представленная</w:t>
      </w:r>
      <w:r w:rsidRPr="00467406">
        <w:t xml:space="preserve"> в 2014 году</w:t>
      </w:r>
      <w:r w:rsidR="00467406">
        <w:t xml:space="preserve"> </w:t>
      </w:r>
      <w:r w:rsidR="00E00917" w:rsidRPr="00E00917">
        <w:t xml:space="preserve">характеризуется последовательным увеличением глубины сети за счёт использования небольших </w:t>
      </w:r>
      <w:proofErr w:type="spellStart"/>
      <w:r w:rsidR="00E00917" w:rsidRPr="00E00917">
        <w:t>свёрточных</w:t>
      </w:r>
      <w:proofErr w:type="spellEnd"/>
      <w:r w:rsidR="00E00917" w:rsidRPr="00E00917">
        <w:t xml:space="preserve"> фильтров размером </w:t>
      </w:r>
      <w:r w:rsidR="00E00917">
        <w:t>3</w:t>
      </w:r>
      <w:r w:rsidR="00E00917" w:rsidRPr="00E00917">
        <w:t>×3, что позволило значительно улучшить качество классификации изображений по сравнению с более ранними моделями</w:t>
      </w:r>
      <w:r w:rsidR="00467406" w:rsidRPr="00467406">
        <w:t xml:space="preserve">, </w:t>
      </w:r>
      <w:r w:rsidR="00467406">
        <w:t xml:space="preserve">такими как </w:t>
      </w:r>
      <w:proofErr w:type="spellStart"/>
      <w:r w:rsidR="00467406">
        <w:rPr>
          <w:lang w:val="en-US"/>
        </w:rPr>
        <w:t>AlexNet</w:t>
      </w:r>
      <w:proofErr w:type="spellEnd"/>
      <w:r w:rsidR="00467406" w:rsidRPr="00467406">
        <w:t xml:space="preserve"> </w:t>
      </w:r>
      <w:r w:rsidR="00467406">
        <w:fldChar w:fldCharType="begin"/>
      </w:r>
      <w:r w:rsidR="00467406">
        <w:instrText xml:space="preserve"> ADDIN ZOTERO_ITEM CSL_CITATION {"citationID":"C6U5vfrp","properties":{"formattedCitation":"[11]","plainCitation":"[11]","noteIndex":0},"citationItems":[{"id":126,"uris":["http://zotero.org/users/16411574/items/GLVXNK66"],"itemData":{"id":126,"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5",2,16]]},"issued":{"date-parts":[["2015",4,10]]}}}],"schema":"https://github.com/citation-style-language/schema/raw/master/csl-citation.json"} </w:instrText>
      </w:r>
      <w:r w:rsidR="00467406">
        <w:fldChar w:fldCharType="separate"/>
      </w:r>
      <w:r w:rsidR="00467406" w:rsidRPr="00467406">
        <w:rPr>
          <w:rFonts w:cs="Times New Roman"/>
        </w:rPr>
        <w:t>[11]</w:t>
      </w:r>
      <w:r w:rsidR="00467406">
        <w:fldChar w:fldCharType="end"/>
      </w:r>
      <w:r w:rsidR="00E00917" w:rsidRPr="00E00917">
        <w:t>.</w:t>
      </w:r>
      <w:r w:rsidR="00E00917">
        <w:t xml:space="preserve"> </w:t>
      </w:r>
    </w:p>
    <w:p w14:paraId="2F823B5B" w14:textId="11FE4F2F" w:rsidR="001A510A" w:rsidRPr="00C30F90" w:rsidRDefault="002A54D1" w:rsidP="00190AC9">
      <w:pPr>
        <w:pStyle w:val="a3"/>
      </w:pPr>
      <w:r>
        <w:tab/>
      </w:r>
      <w:r w:rsidR="00E70F81" w:rsidRPr="00E70F81">
        <w:t xml:space="preserve">Модель была представлена в пяти конфигурациях, различающихся глубиной и структурой </w:t>
      </w:r>
      <w:proofErr w:type="spellStart"/>
      <w:r w:rsidR="00E70F81" w:rsidRPr="00E70F81">
        <w:t>свёрточных</w:t>
      </w:r>
      <w:proofErr w:type="spellEnd"/>
      <w:r w:rsidR="00E70F81" w:rsidRPr="00E70F81">
        <w:t xml:space="preserve"> слоёв. Среди них наибольшее распространение получили VGG-16 и VGG-19, содержащие 16 и 19 весовых слоёв соответственно. Эти версии активно используются в задачах компьютерного зрения</w:t>
      </w:r>
      <w:r w:rsidR="005C52CF" w:rsidRPr="005C52CF">
        <w:t xml:space="preserve">, </w:t>
      </w:r>
      <w:r w:rsidR="005C52CF">
        <w:t xml:space="preserve">например для распознавания </w:t>
      </w:r>
      <w:r w:rsidR="005C52CF" w:rsidRPr="005C52CF">
        <w:t>промышленных дефектов</w:t>
      </w:r>
      <w:r w:rsidR="005C52CF">
        <w:t xml:space="preserve"> или для классификации видов растений</w:t>
      </w:r>
      <w:r w:rsidR="005C52CF" w:rsidRPr="005C52CF">
        <w:t>,</w:t>
      </w:r>
      <w:r w:rsidR="005C52CF" w:rsidRPr="00E70F81">
        <w:t xml:space="preserve"> </w:t>
      </w:r>
      <w:r w:rsidR="00E70F81" w:rsidRPr="00E70F81">
        <w:t xml:space="preserve"> благодаря способности извлекать сложные иерархические признаки из изображений</w:t>
      </w:r>
      <w:r w:rsidR="005C52CF">
        <w:t xml:space="preserve"> </w:t>
      </w:r>
      <w:r w:rsidR="005C52CF">
        <w:fldChar w:fldCharType="begin"/>
      </w:r>
      <w:r w:rsidR="005C52CF">
        <w:instrText xml:space="preserve"> ADDIN ZOTERO_ITEM CSL_CITATION {"citationID":"fU8Gk5hx","properties":{"formattedCitation":"[12,13]","plainCitation":"[12,13]","noteIndex":0},"citationItems":[{"id":133,"uris":["http://zotero.org/users/16411574/items/DFVH793A"],"itemData":{"id":133,"type":"article","abstract":"Deep learning is currently the most important branch of machine learning, with applications in speech recognition, computer vision, image classification, and medical imaging analysis. Plant recognition is one of the areas where image classification can be used to identify plant species through their leaves. Botanists devote a significant amount of time to recognizing plant species by personally inspecting. This paper describes a method for dissecting color images of Swedish leaves and identifying plant species. To achieve higher accuracy, the task is completed using transfer learning with the help of pre-trained classifier VGG-19. The four primary processes of classification are image preprocessing, image augmentation, feature extraction, and recognition, which are performed as part of the overall model evaluation. The VGG-19 classifier grasps the characteristics of leaves by employing pre-defined hidden layers such as convolutional layers, max pooling layers, and fully connected layers, and finally uses the soft-max layer to generate a feature representation for all plant classes. The model obtains knowledge connected to aspects of the Swedish leaf dataset, which contains fifteen tree classes, and aids in predicting the proper class of an unknown plant with an accuracy of 99.70% which is higher than previous research works reported.","DOI":"10.48550/arXiv.2209.03076","note":"arXiv:2209.03076 [cs]","number":"arXiv:2209.03076","publisher":"arXiv","source":"arXiv.org","title":"Plant Species Classification Using Transfer Learning by Pretrained Classifier VGG-19","URL":"http://arxiv.org/abs/2209.03076","author":[{"family":"Siddharth","given":"Thiru"},{"family":"Kirar","given":"Bhupendra Singh"},{"family":"Agrawal","given":"Dheeraj Kumar"}],"accessed":{"date-parts":[["2025",2,16]]},"issued":{"date-parts":[["2022",9,7]]}}},{"id":129,"uris":["http://zotero.org/users/16411574/items/ST92CDIY"],"itemData":{"id":129,"type":"article-journal","abstract":"Modern industry requires modern solutions for monitoring the automatic production of goods. Smart monitoring of the functionality of the mechanical parts of technology systems or machines is mandatory for a fully automatic production process. Although Deep Learning has been advancing, allowing for real-time object detection and other tasks, little has been investigated about the effectiveness of specially designed Convolutional Neural Networks for defect detection and industrial object recognition. In the particular study, we employed six publically available industrial-related datasets containing defect materials and industrial tools or engine parts, aiming to develop a specialized model for pattern recognition. Motivated by the recent success of the Virtual Geometry Group (VGG) network, we propose a modified version of it, called Multipath VGG19, which allows for more local and global feature extraction, while the extra features are fused via concatenation. The experiments verified the effectiveness of MVGG19 over the traditional VGG19. Specifically, top classification performance was achieved in five of the six image datasets, while the average classification improvement was 6.95%.","container-title":"Journal of Ambient Intelligence and Humanized Computing","DOI":"10.1007/s12652-021-03688-7","ISSN":"1868-5137, 1868-5145","issue":"8","journalAbbreviation":"J Ambient Intell Human Comput","note":"arXiv:2011.11305 [cs]","page":"10263-10276","source":"arXiv.org","title":"Industrial object, machine part and defect recognition towards fully automated industrial monitoring employing deep learning. The case of multilevel VGG19","volume":"14","author":[{"family":"Apostolopoulos","given":"Ioannis D."},{"family":"Tzani","given":"Mpesiana"}],"issued":{"date-parts":[["2023",8]]}}}],"schema":"https://github.com/citation-style-language/schema/raw/master/csl-citation.json"} </w:instrText>
      </w:r>
      <w:r w:rsidR="005C52CF">
        <w:fldChar w:fldCharType="separate"/>
      </w:r>
      <w:r w:rsidR="005C52CF" w:rsidRPr="005C52CF">
        <w:rPr>
          <w:rFonts w:cs="Times New Roman"/>
        </w:rPr>
        <w:t>[12,13]</w:t>
      </w:r>
      <w:r w:rsidR="005C52CF">
        <w:fldChar w:fldCharType="end"/>
      </w:r>
      <w:r w:rsidR="00E70F81" w:rsidRPr="00E70F81">
        <w:t xml:space="preserve">. На рисунке 4 представлено визуальное </w:t>
      </w:r>
      <w:r w:rsidR="00467406">
        <w:t>представление</w:t>
      </w:r>
      <w:r w:rsidR="00E70F81" w:rsidRPr="00E70F81">
        <w:t xml:space="preserve"> </w:t>
      </w:r>
      <w:r w:rsidR="00467406">
        <w:t>архитектуры модели</w:t>
      </w:r>
      <w:r w:rsidR="00E70F81" w:rsidRPr="00E70F81">
        <w:t xml:space="preserve"> VGG-16.</w:t>
      </w:r>
    </w:p>
    <w:p w14:paraId="38890BB7" w14:textId="0FF9EB41" w:rsidR="008B244F" w:rsidRPr="004D1F33" w:rsidRDefault="00000EC4" w:rsidP="00190AC9">
      <w:pPr>
        <w:pStyle w:val="a3"/>
        <w:rPr>
          <w:lang w:val="en-US"/>
        </w:rPr>
      </w:pPr>
      <w:r>
        <w:rPr>
          <w:noProof/>
        </w:rPr>
        <w:drawing>
          <wp:inline distT="0" distB="0" distL="0" distR="0" wp14:anchorId="0E97131E" wp14:editId="1B43B816">
            <wp:extent cx="5934710" cy="1501140"/>
            <wp:effectExtent l="0" t="0" r="889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710" cy="1501140"/>
                    </a:xfrm>
                    <a:prstGeom prst="rect">
                      <a:avLst/>
                    </a:prstGeom>
                    <a:noFill/>
                    <a:ln>
                      <a:noFill/>
                    </a:ln>
                  </pic:spPr>
                </pic:pic>
              </a:graphicData>
            </a:graphic>
          </wp:inline>
        </w:drawing>
      </w:r>
    </w:p>
    <w:p w14:paraId="734C5FE0" w14:textId="2E573090" w:rsidR="00161EBA" w:rsidRDefault="008B244F" w:rsidP="00190AC9">
      <w:pPr>
        <w:pStyle w:val="af2"/>
      </w:pPr>
      <w:r>
        <w:t>Рисунок 4 - Визуальное</w:t>
      </w:r>
      <w:r w:rsidRPr="008B244F">
        <w:t xml:space="preserve"> </w:t>
      </w:r>
      <w:r>
        <w:t xml:space="preserve">представление </w:t>
      </w:r>
      <w:r w:rsidR="005C52CF">
        <w:t xml:space="preserve">архитектуры </w:t>
      </w:r>
      <w:r w:rsidR="00C30F90">
        <w:t>модели</w:t>
      </w:r>
      <w:r>
        <w:t xml:space="preserve"> </w:t>
      </w:r>
      <w:r>
        <w:rPr>
          <w:lang w:val="en-NZ"/>
        </w:rPr>
        <w:t>VGG</w:t>
      </w:r>
      <w:r w:rsidRPr="008B244F">
        <w:t>-16</w:t>
      </w:r>
    </w:p>
    <w:p w14:paraId="61E1BDC3" w14:textId="68F7464A" w:rsidR="00027812" w:rsidRPr="00161EBA" w:rsidRDefault="00385B6A" w:rsidP="00027812">
      <w:pPr>
        <w:pStyle w:val="a5"/>
        <w:jc w:val="left"/>
      </w:pPr>
      <w:r>
        <w:tab/>
      </w:r>
      <w:bookmarkStart w:id="5" w:name="_Toc189870358"/>
      <w:r>
        <w:t>1.2.2.</w:t>
      </w:r>
      <w:r w:rsidR="00265713">
        <w:t xml:space="preserve"> Архитектура </w:t>
      </w:r>
      <w:proofErr w:type="spellStart"/>
      <w:r w:rsidR="00265713">
        <w:rPr>
          <w:lang w:val="en-US"/>
        </w:rPr>
        <w:t>ResNet</w:t>
      </w:r>
      <w:bookmarkEnd w:id="5"/>
      <w:proofErr w:type="spellEnd"/>
    </w:p>
    <w:p w14:paraId="71506CF5" w14:textId="4AA04F03" w:rsidR="00265713" w:rsidRDefault="00142190" w:rsidP="00190AC9">
      <w:pPr>
        <w:pStyle w:val="a3"/>
      </w:pPr>
      <w:r>
        <w:tab/>
      </w:r>
      <w:r w:rsidR="00232957" w:rsidRPr="005D4EAE">
        <w:t xml:space="preserve">Архитектура </w:t>
      </w:r>
      <w:proofErr w:type="spellStart"/>
      <w:r w:rsidR="00232957" w:rsidRPr="005D4EAE">
        <w:t>Residual</w:t>
      </w:r>
      <w:proofErr w:type="spellEnd"/>
      <w:r w:rsidR="00232957" w:rsidRPr="005D4EAE">
        <w:t xml:space="preserve"> Network (</w:t>
      </w:r>
      <w:proofErr w:type="spellStart"/>
      <w:r w:rsidR="00232957" w:rsidRPr="005D4EAE">
        <w:t>ResNet</w:t>
      </w:r>
      <w:proofErr w:type="spellEnd"/>
      <w:r w:rsidR="00232957" w:rsidRPr="005D4EAE">
        <w:t>)</w:t>
      </w:r>
      <w:r w:rsidR="005D4EAE">
        <w:t xml:space="preserve"> была</w:t>
      </w:r>
      <w:r w:rsidR="005D4EAE" w:rsidRPr="005D4EAE">
        <w:t xml:space="preserve"> разработан</w:t>
      </w:r>
      <w:r w:rsidR="005D4EAE">
        <w:t>а</w:t>
      </w:r>
      <w:r w:rsidR="00232957" w:rsidRPr="005D4EAE">
        <w:t xml:space="preserve"> в 2015 году группой исследователей под руководством </w:t>
      </w:r>
      <w:proofErr w:type="spellStart"/>
      <w:r w:rsidR="00232957" w:rsidRPr="005D4EAE">
        <w:t>Кайминга</w:t>
      </w:r>
      <w:proofErr w:type="spellEnd"/>
      <w:r w:rsidR="00232957" w:rsidRPr="005D4EAE">
        <w:t xml:space="preserve"> </w:t>
      </w:r>
      <w:proofErr w:type="spellStart"/>
      <w:r w:rsidR="00232957" w:rsidRPr="005D4EAE">
        <w:t>Хэ</w:t>
      </w:r>
      <w:proofErr w:type="spellEnd"/>
      <w:r w:rsidR="00232957" w:rsidRPr="005D4EAE">
        <w:t xml:space="preserve"> с</w:t>
      </w:r>
      <w:r w:rsidR="00232957" w:rsidRPr="00232957">
        <w:t xml:space="preserve"> целью решения проблемы затухания градиентов, возникающей при обучении глубоких нейронных сетей.</w:t>
      </w:r>
      <w:r w:rsidR="00D51866">
        <w:t xml:space="preserve"> </w:t>
      </w:r>
      <w:r w:rsidRPr="00142190">
        <w:t xml:space="preserve">Затухание градиентов приводит к тому, что градиенты ошибки становятся чрезвычайно малыми при </w:t>
      </w:r>
      <w:r w:rsidRPr="005D4EAE">
        <w:t>обратном распространении</w:t>
      </w:r>
      <w:r w:rsidR="005D4EAE">
        <w:t xml:space="preserve"> ошибки</w:t>
      </w:r>
      <w:r w:rsidRPr="00142190">
        <w:t>, что затрудняет обновление весов в слоях сети и замедляет процесс обучения</w:t>
      </w:r>
      <w:r w:rsidR="002050EA">
        <w:t xml:space="preserve"> </w:t>
      </w:r>
      <w:r w:rsidR="005D4EAE">
        <w:fldChar w:fldCharType="begin"/>
      </w:r>
      <w:r w:rsidR="005D4EAE">
        <w:instrText xml:space="preserve"> ADDIN ZOTERO_ITEM CSL_CITATION {"citationID":"aXhDotNP","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5D4EAE">
        <w:fldChar w:fldCharType="separate"/>
      </w:r>
      <w:r w:rsidR="005D4EAE" w:rsidRPr="005D4EAE">
        <w:rPr>
          <w:rFonts w:cs="Times New Roman"/>
        </w:rPr>
        <w:t>[14]</w:t>
      </w:r>
      <w:r w:rsidR="005D4EAE">
        <w:fldChar w:fldCharType="end"/>
      </w:r>
      <w:r w:rsidRPr="00142190">
        <w:t>.</w:t>
      </w:r>
    </w:p>
    <w:p w14:paraId="40A08752" w14:textId="3B3D9ED4" w:rsidR="00D51866" w:rsidRDefault="00D51866" w:rsidP="00190AC9">
      <w:pPr>
        <w:pStyle w:val="a3"/>
      </w:pPr>
      <w:r>
        <w:tab/>
      </w:r>
      <w:r w:rsidRPr="00D51866">
        <w:t xml:space="preserve">В основе архитектуры </w:t>
      </w:r>
      <w:proofErr w:type="spellStart"/>
      <w:r w:rsidRPr="00D51866">
        <w:t>ResNet</w:t>
      </w:r>
      <w:proofErr w:type="spellEnd"/>
      <w:r w:rsidRPr="00D51866">
        <w:t xml:space="preserve"> лежит концепция </w:t>
      </w:r>
      <w:r>
        <w:t>остаточного</w:t>
      </w:r>
      <w:r w:rsidRPr="00D51866">
        <w:t xml:space="preserve"> обучения </w:t>
      </w:r>
      <w:r w:rsidRPr="00D51866">
        <w:rPr>
          <w:highlight w:val="yellow"/>
        </w:rPr>
        <w:t>(</w:t>
      </w:r>
      <w:proofErr w:type="spellStart"/>
      <w:r w:rsidRPr="00D51866">
        <w:rPr>
          <w:highlight w:val="yellow"/>
        </w:rPr>
        <w:t>residual</w:t>
      </w:r>
      <w:proofErr w:type="spellEnd"/>
      <w:r w:rsidRPr="00D51866">
        <w:rPr>
          <w:highlight w:val="yellow"/>
        </w:rPr>
        <w:t xml:space="preserve"> </w:t>
      </w:r>
      <w:proofErr w:type="spellStart"/>
      <w:r w:rsidRPr="00D51866">
        <w:rPr>
          <w:highlight w:val="yellow"/>
        </w:rPr>
        <w:t>learning</w:t>
      </w:r>
      <w:proofErr w:type="spellEnd"/>
      <w:r w:rsidRPr="00D51866">
        <w:rPr>
          <w:highlight w:val="yellow"/>
        </w:rPr>
        <w:t>)</w:t>
      </w:r>
      <w:r w:rsidRPr="00D51866">
        <w:t>, согласно которой вместо непосредственного приближения некоторо</w:t>
      </w:r>
      <w:r w:rsidR="000D5F10">
        <w:t xml:space="preserve">й целевой функции </w:t>
      </w:r>
      <m:oMath>
        <m:r>
          <w:rPr>
            <w:rFonts w:ascii="Cambria Math" w:hAnsi="Cambria Math"/>
            <w:lang w:val="en-US"/>
          </w:rPr>
          <m:t>H</m:t>
        </m:r>
        <m:r>
          <w:rPr>
            <w:rFonts w:ascii="Cambria Math" w:hAnsi="Cambria Math"/>
          </w:rPr>
          <m:t>(</m:t>
        </m:r>
        <m:r>
          <w:rPr>
            <w:rFonts w:ascii="Cambria Math" w:hAnsi="Cambria Math"/>
            <w:lang w:val="en-US"/>
          </w:rPr>
          <m:t>x</m:t>
        </m:r>
        <m:r>
          <w:rPr>
            <w:rFonts w:ascii="Cambria Math" w:hAnsi="Cambria Math"/>
          </w:rPr>
          <m:t>)</m:t>
        </m:r>
      </m:oMath>
      <w:r w:rsidR="001C7DAB" w:rsidRPr="001C7DAB">
        <w:t xml:space="preserve">, </w:t>
      </w:r>
      <w:r w:rsidR="001C7DAB">
        <w:t>каждый блок слоёв сети обучается аппроксимировать остаточную функцию:</w:t>
      </w:r>
    </w:p>
    <w:p w14:paraId="2AB4FC4F" w14:textId="4235074B" w:rsidR="001C7DAB" w:rsidRPr="001C7DAB" w:rsidRDefault="001C7DAB" w:rsidP="00C64E98">
      <w:pPr>
        <w:pStyle w:val="af2"/>
        <w:rPr>
          <w:rFonts w:eastAsiaTheme="minorEastAsia"/>
        </w:rPr>
      </w:pPr>
      <m:oMath>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oMath>
      <w:r w:rsidRPr="001C7DAB">
        <w:rPr>
          <w:rFonts w:eastAsiaTheme="minorEastAsia"/>
        </w:rPr>
        <w:t>,</w:t>
      </w:r>
    </w:p>
    <w:p w14:paraId="0765B1AD" w14:textId="1AE23CE8" w:rsidR="001C7DAB" w:rsidRPr="001C7DAB" w:rsidRDefault="001C7DAB" w:rsidP="00190AC9">
      <w:pPr>
        <w:pStyle w:val="a3"/>
      </w:pPr>
      <w:r>
        <w:t xml:space="preserve">где </w:t>
      </w:r>
      <m:oMath>
        <m:r>
          <w:rPr>
            <w:rFonts w:ascii="Cambria Math" w:hAnsi="Cambria Math"/>
          </w:rPr>
          <m:t>H(x)</m:t>
        </m:r>
      </m:oMath>
      <w:r>
        <w:t xml:space="preserve"> - </w:t>
      </w:r>
      <w:r w:rsidRPr="001C7DAB">
        <w:t>это желаемая функция, которую сеть должна аппроксимировать, то есть преобразование входного сигнала</w:t>
      </w:r>
      <w:r w:rsidR="00B70829">
        <w:t xml:space="preserve"> </w:t>
      </w:r>
      <w:r w:rsidRPr="001C7DAB">
        <w:t xml:space="preserve">в более информативное представление, </w:t>
      </w:r>
      <w:r>
        <w:t xml:space="preserve">а </w:t>
      </w:r>
      <m:oMath>
        <m:r>
          <w:rPr>
            <w:rFonts w:ascii="Cambria Math" w:hAnsi="Cambria Math"/>
          </w:rPr>
          <m:t>F(x)</m:t>
        </m:r>
      </m:oMath>
      <w:r>
        <w:t xml:space="preserve"> - </w:t>
      </w:r>
      <w:r w:rsidRPr="001C7DAB">
        <w:t>это разница между</w:t>
      </w:r>
      <w:r w:rsidR="00B70829">
        <w:t xml:space="preserve"> </w:t>
      </w:r>
      <m:oMath>
        <m:r>
          <w:rPr>
            <w:rFonts w:ascii="Cambria Math" w:hAnsi="Cambria Math"/>
          </w:rPr>
          <m:t>H(x)</m:t>
        </m:r>
      </m:oMath>
      <w:r w:rsidR="00B70829">
        <w:t xml:space="preserve"> </w:t>
      </w:r>
      <w:r w:rsidR="00B70829" w:rsidRPr="00B70829">
        <w:t xml:space="preserve">и входными данными </w:t>
      </w:r>
      <m:oMath>
        <m:r>
          <w:rPr>
            <w:rFonts w:ascii="Cambria Math" w:hAnsi="Cambria Math"/>
          </w:rPr>
          <m:t>x</m:t>
        </m:r>
      </m:oMath>
      <w:r w:rsidR="008E11D7" w:rsidRPr="008E11D7">
        <w:rPr>
          <w:rFonts w:eastAsiaTheme="minorEastAsia"/>
        </w:rPr>
        <w:t xml:space="preserve"> </w:t>
      </w:r>
      <w:r w:rsidR="008E11D7">
        <w:rPr>
          <w:rFonts w:eastAsiaTheme="minorEastAsia"/>
        </w:rPr>
        <w:fldChar w:fldCharType="begin"/>
      </w:r>
      <w:r w:rsidR="008E11D7">
        <w:rPr>
          <w:rFonts w:eastAsiaTheme="minorEastAsia"/>
        </w:rPr>
        <w:instrText xml:space="preserve"> ADDIN ZOTERO_ITEM CSL_CITATION {"citationID":"9p1Df5fo","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rPr>
          <w:rFonts w:eastAsiaTheme="minorEastAsia"/>
        </w:rPr>
        <w:fldChar w:fldCharType="separate"/>
      </w:r>
      <w:r w:rsidR="008E11D7" w:rsidRPr="008E11D7">
        <w:rPr>
          <w:rFonts w:cs="Times New Roman"/>
        </w:rPr>
        <w:t>[14]</w:t>
      </w:r>
      <w:r w:rsidR="008E11D7">
        <w:rPr>
          <w:rFonts w:eastAsiaTheme="minorEastAsia"/>
        </w:rPr>
        <w:fldChar w:fldCharType="end"/>
      </w:r>
      <w:r w:rsidR="005630B3">
        <w:t>.</w:t>
      </w:r>
    </w:p>
    <w:p w14:paraId="2308F50E" w14:textId="11FE1BD3" w:rsidR="002A31BF" w:rsidRPr="00C64E98" w:rsidRDefault="009017F9" w:rsidP="00190AC9">
      <w:pPr>
        <w:pStyle w:val="a3"/>
      </w:pPr>
      <w:r>
        <w:tab/>
      </w:r>
      <w:r w:rsidR="005630B3">
        <w:t>Д</w:t>
      </w:r>
      <w:r w:rsidR="005630B3" w:rsidRPr="005630B3">
        <w:t xml:space="preserve">ля реализации </w:t>
      </w:r>
      <w:r w:rsidR="005630B3">
        <w:t>остаточного</w:t>
      </w:r>
      <w:r w:rsidR="005630B3" w:rsidRPr="005630B3">
        <w:t xml:space="preserve"> обучения</w:t>
      </w:r>
      <w:r w:rsidR="005630B3">
        <w:t xml:space="preserve"> в архитектуре </w:t>
      </w:r>
      <w:proofErr w:type="spellStart"/>
      <w:r w:rsidR="005630B3">
        <w:rPr>
          <w:lang w:val="en-US"/>
        </w:rPr>
        <w:t>ResNet</w:t>
      </w:r>
      <w:proofErr w:type="spellEnd"/>
      <w:r w:rsidR="005630B3" w:rsidRPr="005630B3">
        <w:t xml:space="preserve"> применяются так называемые пропускные соединения</w:t>
      </w:r>
      <w:r w:rsidR="008E11D7" w:rsidRPr="008E11D7">
        <w:t xml:space="preserve"> (</w:t>
      </w:r>
      <w:proofErr w:type="spellStart"/>
      <w:r w:rsidR="008E11D7" w:rsidRPr="008E11D7">
        <w:t>shortcut</w:t>
      </w:r>
      <w:proofErr w:type="spellEnd"/>
      <w:r w:rsidR="008E11D7" w:rsidRPr="008E11D7">
        <w:t xml:space="preserve"> </w:t>
      </w:r>
      <w:proofErr w:type="spellStart"/>
      <w:r w:rsidR="008E11D7" w:rsidRPr="008E11D7">
        <w:t>connections</w:t>
      </w:r>
      <w:proofErr w:type="spellEnd"/>
      <w:r w:rsidR="008E11D7" w:rsidRPr="008E11D7">
        <w:t>)</w:t>
      </w:r>
      <w:r w:rsidR="005630B3" w:rsidRPr="008E11D7">
        <w:t>,</w:t>
      </w:r>
      <w:r w:rsidR="005630B3" w:rsidRPr="005630B3">
        <w:t xml:space="preserve"> </w:t>
      </w:r>
      <w:r>
        <w:t>ко</w:t>
      </w:r>
      <w:r w:rsidRPr="009017F9">
        <w:t>торые позволяют входным данным слоя напрямую передаваться в следующие слои, минуя один или несколько промежуточных слоёв</w:t>
      </w:r>
      <w:r w:rsidR="002A31BF" w:rsidRPr="002A31BF">
        <w:t>.</w:t>
      </w:r>
      <w:r w:rsidR="005630B3" w:rsidRPr="005630B3">
        <w:t xml:space="preserve"> В простейшем случае пропускные соединения реализуются посредством </w:t>
      </w:r>
      <w:r w:rsidR="005630B3">
        <w:t>прямого копирования данных без изменений</w:t>
      </w:r>
      <w:r w:rsidR="005630B3" w:rsidRPr="005630B3">
        <w:t>, не увеличивая вычислительную сложность сети.</w:t>
      </w:r>
      <w:r w:rsidR="002A31BF" w:rsidRPr="002A31BF">
        <w:t xml:space="preserve"> </w:t>
      </w:r>
      <w:r w:rsidR="002D2C2A">
        <w:t>Данная методика</w:t>
      </w:r>
      <w:r w:rsidR="002A31BF" w:rsidRPr="002A31BF">
        <w:t xml:space="preserve"> позволяет эффективно обучать очень глубокие нейронные сети, избегая проблем с затуханием градиентов. </w:t>
      </w:r>
      <w:r w:rsidR="00190AC9" w:rsidRPr="00190AC9">
        <w:t xml:space="preserve">Авторы </w:t>
      </w:r>
      <w:proofErr w:type="spellStart"/>
      <w:r w:rsidR="00190AC9" w:rsidRPr="00190AC9">
        <w:t>ResNet</w:t>
      </w:r>
      <w:proofErr w:type="spellEnd"/>
      <w:r w:rsidR="00190AC9" w:rsidRPr="00190AC9">
        <w:t xml:space="preserve"> показали, что предложенная архитектура позволяет эффективно обучать сверхглубокие сети, например, сеть с 1202 слоями </w:t>
      </w:r>
      <w:r w:rsidR="008E11D7">
        <w:fldChar w:fldCharType="begin"/>
      </w:r>
      <w:r w:rsidR="008E11D7">
        <w:instrText xml:space="preserve"> ADDIN ZOTERO_ITEM CSL_CITATION {"citationID":"tvMh0yHY","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8E11D7">
        <w:fldChar w:fldCharType="separate"/>
      </w:r>
      <w:r w:rsidR="008E11D7" w:rsidRPr="008E11D7">
        <w:rPr>
          <w:rFonts w:cs="Times New Roman"/>
        </w:rPr>
        <w:t>[14]</w:t>
      </w:r>
      <w:r w:rsidR="008E11D7">
        <w:fldChar w:fldCharType="end"/>
      </w:r>
      <w:r w:rsidR="00190AC9" w:rsidRPr="00190AC9">
        <w:t>.</w:t>
      </w:r>
    </w:p>
    <w:p w14:paraId="102B6FF9" w14:textId="6F941DC0" w:rsidR="005B5636" w:rsidRDefault="005B5636" w:rsidP="00190AC9">
      <w:pPr>
        <w:pStyle w:val="a3"/>
      </w:pPr>
      <w:r>
        <w:tab/>
      </w:r>
      <w:r w:rsidRPr="005B5636">
        <w:t xml:space="preserve">В оригинальной статье </w:t>
      </w:r>
      <w:r>
        <w:t xml:space="preserve">также </w:t>
      </w:r>
      <w:r w:rsidRPr="005B5636">
        <w:t>представлены несколько версий</w:t>
      </w:r>
      <w:r w:rsidR="00C30F90">
        <w:t xml:space="preserve"> моделей на основе</w:t>
      </w:r>
      <w:r w:rsidRPr="005B5636">
        <w:t xml:space="preserve"> </w:t>
      </w:r>
      <w:proofErr w:type="spellStart"/>
      <w:r w:rsidRPr="005B5636">
        <w:t>ResNet</w:t>
      </w:r>
      <w:proofErr w:type="spellEnd"/>
      <w:r w:rsidRPr="005B5636">
        <w:t>, различающихся по глубине сети: ResNet-18, ResNet-34, ResNet-50, ResNet-101 и ResNet-152. Число после "</w:t>
      </w:r>
      <w:proofErr w:type="spellStart"/>
      <w:r w:rsidRPr="005B5636">
        <w:t>ResNet</w:t>
      </w:r>
      <w:proofErr w:type="spellEnd"/>
      <w:r w:rsidRPr="005B5636">
        <w:t>-" указывает на количество слоёв в модели</w:t>
      </w:r>
      <w:r>
        <w:t xml:space="preserve"> </w:t>
      </w:r>
      <w:r w:rsidR="009A38F3">
        <w:fldChar w:fldCharType="begin"/>
      </w:r>
      <w:r w:rsidR="009A38F3">
        <w:instrText xml:space="preserve"> ADDIN ZOTERO_ITEM CSL_CITATION {"citationID":"VBd3Z72Z","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9A38F3" w:rsidRPr="009A38F3">
        <w:rPr>
          <w:rFonts w:cs="Times New Roman"/>
        </w:rPr>
        <w:t>[14]</w:t>
      </w:r>
      <w:r w:rsidR="009A38F3">
        <w:fldChar w:fldCharType="end"/>
      </w:r>
      <w:r w:rsidRPr="005B5636">
        <w:t>.</w:t>
      </w:r>
    </w:p>
    <w:p w14:paraId="2A1C7D10" w14:textId="7A08023B" w:rsidR="005B5636" w:rsidRPr="005B5636" w:rsidRDefault="00161EBA" w:rsidP="00190AC9">
      <w:pPr>
        <w:pStyle w:val="a3"/>
      </w:pPr>
      <w:r>
        <w:tab/>
        <w:t xml:space="preserve">На рисунке </w:t>
      </w:r>
      <w:r w:rsidR="005B5636">
        <w:t xml:space="preserve">5 изображено визуальное представление архитектуры </w:t>
      </w:r>
      <w:r w:rsidR="00C30F90">
        <w:t xml:space="preserve">модели </w:t>
      </w:r>
      <w:proofErr w:type="spellStart"/>
      <w:r w:rsidR="005B5636">
        <w:rPr>
          <w:lang w:val="en-US"/>
        </w:rPr>
        <w:t>ResNet</w:t>
      </w:r>
      <w:proofErr w:type="spellEnd"/>
      <w:r w:rsidR="005B5636" w:rsidRPr="005B5636">
        <w:t>-34</w:t>
      </w:r>
      <w:r w:rsidR="009A38F3" w:rsidRPr="009A38F3">
        <w:t xml:space="preserve"> </w:t>
      </w:r>
      <w:r w:rsidR="009A38F3">
        <w:fldChar w:fldCharType="begin"/>
      </w:r>
      <w:r w:rsidR="009A38F3">
        <w:instrText xml:space="preserve"> ADDIN ZOTERO_ITEM CSL_CITATION {"citationID":"FcHKdc5k","properties":{"formattedCitation":"[14]","plainCitation":"[14]","noteIndex":0},"citationItems":[{"id":137,"uris":["http://zotero.org/users/16411574/items/JI38LDLR"],"itemData":{"id":137,"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2,16]]},"issued":{"date-parts":[["2015",12,10]]}}}],"schema":"https://github.com/citation-style-language/schema/raw/master/csl-citation.json"} </w:instrText>
      </w:r>
      <w:r w:rsidR="009A38F3">
        <w:fldChar w:fldCharType="separate"/>
      </w:r>
      <w:r w:rsidR="009A38F3" w:rsidRPr="009A38F3">
        <w:rPr>
          <w:rFonts w:cs="Times New Roman"/>
        </w:rPr>
        <w:t>[14]</w:t>
      </w:r>
      <w:r w:rsidR="009A38F3">
        <w:fldChar w:fldCharType="end"/>
      </w:r>
      <w:r w:rsidR="005B5636" w:rsidRPr="005B5636">
        <w:t>.</w:t>
      </w:r>
    </w:p>
    <w:p w14:paraId="4920B90F" w14:textId="7189CBAD" w:rsidR="00161EBA" w:rsidRDefault="005B5636" w:rsidP="00190AC9">
      <w:pPr>
        <w:pStyle w:val="a3"/>
      </w:pPr>
      <w:r>
        <w:tab/>
      </w:r>
      <w:r>
        <w:tab/>
        <w:t xml:space="preserve"> </w:t>
      </w:r>
      <w:r w:rsidR="00E43C3D">
        <w:rPr>
          <w:noProof/>
        </w:rPr>
        <w:drawing>
          <wp:inline distT="0" distB="0" distL="0" distR="0" wp14:anchorId="5E2EC116" wp14:editId="7A49853F">
            <wp:extent cx="5934710" cy="4485640"/>
            <wp:effectExtent l="0" t="0" r="889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710" cy="4485640"/>
                    </a:xfrm>
                    <a:prstGeom prst="rect">
                      <a:avLst/>
                    </a:prstGeom>
                    <a:noFill/>
                    <a:ln>
                      <a:noFill/>
                    </a:ln>
                  </pic:spPr>
                </pic:pic>
              </a:graphicData>
            </a:graphic>
          </wp:inline>
        </w:drawing>
      </w:r>
    </w:p>
    <w:p w14:paraId="6299AE13" w14:textId="5D120EA5" w:rsidR="00C30F90" w:rsidRDefault="00C30F90" w:rsidP="00190AC9">
      <w:pPr>
        <w:pStyle w:val="af2"/>
      </w:pPr>
      <w:r>
        <w:t xml:space="preserve">Рисунок 5 – Визуальное отображение архитектуры модели </w:t>
      </w:r>
      <w:proofErr w:type="spellStart"/>
      <w:r>
        <w:rPr>
          <w:lang w:val="en-US"/>
        </w:rPr>
        <w:t>ResNet</w:t>
      </w:r>
      <w:proofErr w:type="spellEnd"/>
      <w:r w:rsidRPr="00C30F90">
        <w:t>-34</w:t>
      </w:r>
    </w:p>
    <w:p w14:paraId="6FFA4770" w14:textId="6F939576" w:rsidR="008E11D7" w:rsidRPr="00871EA3" w:rsidRDefault="00871EA3" w:rsidP="00190AC9">
      <w:pPr>
        <w:pStyle w:val="a3"/>
        <w:rPr>
          <w:lang w:val="en-US"/>
        </w:rPr>
      </w:pPr>
      <w:r w:rsidRPr="00871EA3">
        <w:rPr>
          <w:highlight w:val="red"/>
          <w:lang w:val="en-US"/>
        </w:rPr>
        <w:t>?????</w:t>
      </w:r>
      <w:r w:rsidRPr="00871EA3">
        <w:rPr>
          <w:highlight w:val="red"/>
        </w:rPr>
        <w:t>Свертки</w:t>
      </w:r>
      <w:r w:rsidRPr="00C64E98">
        <w:rPr>
          <w:highlight w:val="red"/>
          <w:lang w:val="en-US"/>
        </w:rPr>
        <w:t xml:space="preserve"> </w:t>
      </w:r>
      <w:r w:rsidRPr="00871EA3">
        <w:rPr>
          <w:highlight w:val="red"/>
        </w:rPr>
        <w:t>со</w:t>
      </w:r>
      <w:r w:rsidRPr="00C64E98">
        <w:rPr>
          <w:highlight w:val="red"/>
          <w:lang w:val="en-US"/>
        </w:rPr>
        <w:t xml:space="preserve"> </w:t>
      </w:r>
      <w:r w:rsidRPr="00871EA3">
        <w:rPr>
          <w:highlight w:val="red"/>
          <w:lang w:val="en-US"/>
        </w:rPr>
        <w:t>stride????</w:t>
      </w:r>
    </w:p>
    <w:p w14:paraId="7394E015" w14:textId="736913D9" w:rsidR="008B244F" w:rsidRPr="007A5B9A" w:rsidRDefault="005E0F6D" w:rsidP="005E0F6D">
      <w:pPr>
        <w:pStyle w:val="a5"/>
        <w:jc w:val="left"/>
        <w:rPr>
          <w:b w:val="0"/>
          <w:bCs/>
        </w:rPr>
      </w:pPr>
      <w:r w:rsidRPr="00871EA3">
        <w:rPr>
          <w:lang w:val="en-US"/>
        </w:rPr>
        <w:tab/>
      </w:r>
      <w:bookmarkStart w:id="6" w:name="_Toc189870359"/>
      <w:r w:rsidRPr="007A5B9A">
        <w:t xml:space="preserve">1.2.3 </w:t>
      </w:r>
      <w:r>
        <w:t xml:space="preserve">Архитектура </w:t>
      </w:r>
      <w:proofErr w:type="spellStart"/>
      <w:r>
        <w:rPr>
          <w:lang w:val="en-US"/>
        </w:rPr>
        <w:t>MobileNet</w:t>
      </w:r>
      <w:bookmarkEnd w:id="6"/>
      <w:proofErr w:type="spellEnd"/>
    </w:p>
    <w:p w14:paraId="2B67C777" w14:textId="5D3F3AAB" w:rsidR="007A5B9A" w:rsidRDefault="007A5B9A" w:rsidP="00190AC9">
      <w:pPr>
        <w:pStyle w:val="a3"/>
      </w:pPr>
      <w:r w:rsidRPr="007A5B9A">
        <w:tab/>
      </w:r>
      <w:r w:rsidRPr="009A38F3">
        <w:t xml:space="preserve">Архитектура </w:t>
      </w:r>
      <w:proofErr w:type="spellStart"/>
      <w:r w:rsidRPr="009A38F3">
        <w:rPr>
          <w:lang w:val="en-US"/>
        </w:rPr>
        <w:t>MobileNet</w:t>
      </w:r>
      <w:proofErr w:type="spellEnd"/>
      <w:r w:rsidRPr="009A38F3">
        <w:t xml:space="preserve"> была </w:t>
      </w:r>
      <w:r w:rsidR="009A38F3" w:rsidRPr="009A38F3">
        <w:t>представлена</w:t>
      </w:r>
      <w:r w:rsidRPr="009A38F3">
        <w:t xml:space="preserve"> в 2017 году группой исследователей из компании </w:t>
      </w:r>
      <w:r w:rsidRPr="009A38F3">
        <w:rPr>
          <w:lang w:val="en-US"/>
        </w:rPr>
        <w:t>Google</w:t>
      </w:r>
      <w:r w:rsidRPr="009A38F3">
        <w:t>.</w:t>
      </w:r>
      <w:r>
        <w:t xml:space="preserve"> </w:t>
      </w:r>
      <w:proofErr w:type="spellStart"/>
      <w:r>
        <w:rPr>
          <w:lang w:val="en-US"/>
        </w:rPr>
        <w:t>MobileNet</w:t>
      </w:r>
      <w:proofErr w:type="spellEnd"/>
      <w:r w:rsidRPr="007A5B9A">
        <w:t xml:space="preserve"> </w:t>
      </w:r>
      <w:r>
        <w:t>проектировалась для работы в мобильных устройствах и встроенных системах</w:t>
      </w:r>
      <w:r w:rsidR="005D5DF6">
        <w:t xml:space="preserve"> и</w:t>
      </w:r>
      <w:r w:rsidRPr="007A5B9A">
        <w:t xml:space="preserve">, </w:t>
      </w:r>
      <w:r>
        <w:t>как следствие</w:t>
      </w:r>
      <w:r w:rsidRPr="007A5B9A">
        <w:t xml:space="preserve">, </w:t>
      </w:r>
      <w:r>
        <w:t xml:space="preserve">большой акцент при разработке уделялся производительности и эффективности. </w:t>
      </w:r>
      <w:r w:rsidRPr="007A5B9A">
        <w:t xml:space="preserve">Ключевой особенностью </w:t>
      </w:r>
      <w:proofErr w:type="spellStart"/>
      <w:r w:rsidRPr="007A5B9A">
        <w:t>MobileNet</w:t>
      </w:r>
      <w:proofErr w:type="spellEnd"/>
      <w:r w:rsidRPr="007A5B9A">
        <w:t xml:space="preserve"> является использование </w:t>
      </w:r>
      <w:r w:rsidR="003E3E3B">
        <w:rPr>
          <w:highlight w:val="yellow"/>
          <w:lang w:val="en-US"/>
        </w:rPr>
        <w:t>DS</w:t>
      </w:r>
      <w:r w:rsidR="003E3E3B" w:rsidRPr="003E3E3B">
        <w:rPr>
          <w:highlight w:val="yellow"/>
        </w:rPr>
        <w:t xml:space="preserve"> </w:t>
      </w:r>
      <w:r w:rsidR="003E3E3B">
        <w:rPr>
          <w:highlight w:val="yellow"/>
          <w:lang w:val="en-US"/>
        </w:rPr>
        <w:t>Conv</w:t>
      </w:r>
      <w:r w:rsidR="00162793" w:rsidRPr="00162793">
        <w:rPr>
          <w:highlight w:val="yellow"/>
        </w:rPr>
        <w:t xml:space="preserve"> </w:t>
      </w:r>
      <w:r w:rsidR="00162793" w:rsidRPr="005630B3">
        <w:rPr>
          <w:highlight w:val="yellow"/>
        </w:rPr>
        <w:t>(</w:t>
      </w:r>
      <w:proofErr w:type="spellStart"/>
      <w:r w:rsidR="00162793" w:rsidRPr="005630B3">
        <w:rPr>
          <w:highlight w:val="yellow"/>
        </w:rPr>
        <w:t>depthwise</w:t>
      </w:r>
      <w:proofErr w:type="spellEnd"/>
      <w:r w:rsidR="00162793" w:rsidRPr="005630B3">
        <w:rPr>
          <w:highlight w:val="yellow"/>
        </w:rPr>
        <w:t xml:space="preserve"> </w:t>
      </w:r>
      <w:proofErr w:type="spellStart"/>
      <w:r w:rsidR="00162793" w:rsidRPr="005630B3">
        <w:rPr>
          <w:highlight w:val="yellow"/>
        </w:rPr>
        <w:t>separable</w:t>
      </w:r>
      <w:proofErr w:type="spellEnd"/>
      <w:r w:rsidR="00162793" w:rsidRPr="005630B3">
        <w:rPr>
          <w:highlight w:val="yellow"/>
        </w:rPr>
        <w:t xml:space="preserve"> </w:t>
      </w:r>
      <w:proofErr w:type="spellStart"/>
      <w:r w:rsidR="00162793" w:rsidRPr="005630B3">
        <w:rPr>
          <w:highlight w:val="yellow"/>
        </w:rPr>
        <w:t>convolutions</w:t>
      </w:r>
      <w:proofErr w:type="spellEnd"/>
      <w:r w:rsidR="00162793" w:rsidRPr="005630B3">
        <w:rPr>
          <w:highlight w:val="yellow"/>
        </w:rPr>
        <w:t>)</w:t>
      </w:r>
      <w:r w:rsidR="003E3E3B" w:rsidRPr="005630B3">
        <w:rPr>
          <w:highlight w:val="yellow"/>
        </w:rPr>
        <w:t xml:space="preserve"> </w:t>
      </w:r>
      <w:r w:rsidR="003E3E3B">
        <w:rPr>
          <w:highlight w:val="yellow"/>
        </w:rPr>
        <w:t>блоков св</w:t>
      </w:r>
      <w:r w:rsidR="00162793">
        <w:rPr>
          <w:highlight w:val="yellow"/>
        </w:rPr>
        <w:t>ё</w:t>
      </w:r>
      <w:r w:rsidR="003E3E3B">
        <w:rPr>
          <w:highlight w:val="yellow"/>
        </w:rPr>
        <w:t>ртки</w:t>
      </w:r>
      <w:r w:rsidR="00162793" w:rsidRPr="00162793">
        <w:t xml:space="preserve">, </w:t>
      </w:r>
      <w:r w:rsidR="005D5DF6">
        <w:t>которые</w:t>
      </w:r>
      <w:r w:rsidRPr="007A5B9A">
        <w:t xml:space="preserve"> позволя</w:t>
      </w:r>
      <w:r w:rsidR="005D5DF6">
        <w:t>ю</w:t>
      </w:r>
      <w:r w:rsidRPr="007A5B9A">
        <w:t>т значительно уменьшить количество параметров и вычислительные затраты без существенной потери точности</w:t>
      </w:r>
      <w:r w:rsidR="005D5DF6">
        <w:t xml:space="preserve"> </w:t>
      </w:r>
      <w:r w:rsidR="009A38F3">
        <w:fldChar w:fldCharType="begin"/>
      </w:r>
      <w:r w:rsidR="009A38F3">
        <w:instrText xml:space="preserve"> ADDIN ZOTERO_ITEM CSL_CITATION {"citationID":"qWQ5jpBm","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9A38F3">
        <w:fldChar w:fldCharType="separate"/>
      </w:r>
      <w:r w:rsidR="009A38F3" w:rsidRPr="009A38F3">
        <w:rPr>
          <w:rFonts w:cs="Times New Roman"/>
        </w:rPr>
        <w:t>[15]</w:t>
      </w:r>
      <w:r w:rsidR="009A38F3">
        <w:fldChar w:fldCharType="end"/>
      </w:r>
      <w:r w:rsidRPr="007A5B9A">
        <w:t>.</w:t>
      </w:r>
    </w:p>
    <w:p w14:paraId="62F14E04" w14:textId="416F5581" w:rsidR="005D5DF6" w:rsidRDefault="005D5DF6" w:rsidP="00190AC9">
      <w:pPr>
        <w:pStyle w:val="a3"/>
      </w:pPr>
      <w:r>
        <w:tab/>
      </w:r>
      <w:r w:rsidRPr="005D5DF6">
        <w:t>В стандартн</w:t>
      </w:r>
      <w:r w:rsidR="00162793">
        <w:t>ых слоях свёртки</w:t>
      </w:r>
      <w:r w:rsidR="00162793" w:rsidRPr="00162793">
        <w:t xml:space="preserve">, </w:t>
      </w:r>
      <w:r w:rsidR="00162793">
        <w:t>применяемых</w:t>
      </w:r>
      <w:r w:rsidR="00162793" w:rsidRPr="00162793">
        <w:t xml:space="preserve">, </w:t>
      </w:r>
      <w:r w:rsidR="00162793">
        <w:t>например</w:t>
      </w:r>
      <w:r w:rsidR="00162793" w:rsidRPr="00162793">
        <w:t xml:space="preserve">, </w:t>
      </w:r>
      <w:r w:rsidR="00162793">
        <w:t xml:space="preserve">в </w:t>
      </w:r>
      <w:r w:rsidR="00162793">
        <w:rPr>
          <w:lang w:val="en-US"/>
        </w:rPr>
        <w:t>VGG</w:t>
      </w:r>
      <w:r w:rsidR="00162793" w:rsidRPr="00162793">
        <w:t>-19</w:t>
      </w:r>
      <w:r w:rsidRPr="005D5DF6">
        <w:t xml:space="preserve"> каждый фильтр применяется ко всем каналам входного изображения, что приводит к значительным вычислительным затратам. </w:t>
      </w:r>
      <w:r w:rsidR="00162793">
        <w:t xml:space="preserve">В блоках </w:t>
      </w:r>
      <w:r w:rsidR="00162793">
        <w:rPr>
          <w:lang w:val="en-US"/>
        </w:rPr>
        <w:t>DS</w:t>
      </w:r>
      <w:r w:rsidR="00162793" w:rsidRPr="00162793">
        <w:t xml:space="preserve"> </w:t>
      </w:r>
      <w:r w:rsidR="00162793">
        <w:rPr>
          <w:lang w:val="en-US"/>
        </w:rPr>
        <w:t>Conv</w:t>
      </w:r>
      <w:r w:rsidR="00162793" w:rsidRPr="00162793">
        <w:t xml:space="preserve"> </w:t>
      </w:r>
      <w:r w:rsidR="00162793">
        <w:t>используется особый подход</w:t>
      </w:r>
      <w:r w:rsidR="00162793" w:rsidRPr="00162793">
        <w:t xml:space="preserve">, </w:t>
      </w:r>
      <w:r w:rsidR="00162793">
        <w:t>заключающийся в разделении операции</w:t>
      </w:r>
      <w:r w:rsidRPr="005D5DF6">
        <w:t xml:space="preserve"> свёртк</w:t>
      </w:r>
      <w:r w:rsidR="00162793">
        <w:t>и</w:t>
      </w:r>
      <w:r w:rsidRPr="005D5DF6">
        <w:t xml:space="preserve"> на два этапа</w:t>
      </w:r>
      <w:r w:rsidR="001414D7" w:rsidRPr="00C233EE">
        <w:t xml:space="preserve"> </w:t>
      </w:r>
      <w:r w:rsidR="00162793">
        <w:fldChar w:fldCharType="begin"/>
      </w:r>
      <w:r w:rsidR="00162793">
        <w:instrText xml:space="preserve"> ADDIN ZOTERO_ITEM CSL_CITATION {"citationID":"TLcXB79i","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162793">
        <w:fldChar w:fldCharType="separate"/>
      </w:r>
      <w:r w:rsidR="00162793" w:rsidRPr="00162793">
        <w:rPr>
          <w:rFonts w:cs="Times New Roman"/>
        </w:rPr>
        <w:t>[15]</w:t>
      </w:r>
      <w:r w:rsidR="00162793">
        <w:fldChar w:fldCharType="end"/>
      </w:r>
      <w:r w:rsidRPr="005D5DF6">
        <w:t>:</w:t>
      </w:r>
    </w:p>
    <w:p w14:paraId="6B91D943" w14:textId="4474B5B0" w:rsidR="005D5DF6" w:rsidRDefault="005D5DF6" w:rsidP="00190AC9">
      <w:pPr>
        <w:pStyle w:val="a3"/>
      </w:pPr>
      <w:r>
        <w:tab/>
        <w:t xml:space="preserve">1. </w:t>
      </w:r>
      <w:r w:rsidR="00162793" w:rsidRPr="00162793">
        <w:t xml:space="preserve"> </w:t>
      </w:r>
      <w:r w:rsidR="00162793">
        <w:rPr>
          <w:lang w:val="en-US"/>
        </w:rPr>
        <w:t>C</w:t>
      </w:r>
      <w:r w:rsidRPr="005D5DF6">
        <w:t>вёртка</w:t>
      </w:r>
      <w:r w:rsidR="00162793" w:rsidRPr="00162793">
        <w:t xml:space="preserve"> </w:t>
      </w:r>
      <w:r w:rsidR="00162793">
        <w:t>по глубине</w:t>
      </w:r>
      <w:r w:rsidRPr="005D5DF6">
        <w:t xml:space="preserve"> (</w:t>
      </w:r>
      <w:proofErr w:type="spellStart"/>
      <w:r w:rsidRPr="005D5DF6">
        <w:t>depthwise</w:t>
      </w:r>
      <w:proofErr w:type="spellEnd"/>
      <w:r w:rsidRPr="005D5DF6">
        <w:t xml:space="preserve"> </w:t>
      </w:r>
      <w:proofErr w:type="spellStart"/>
      <w:r w:rsidRPr="005D5DF6">
        <w:t>convolution</w:t>
      </w:r>
      <w:proofErr w:type="spellEnd"/>
      <w:r w:rsidRPr="005D5DF6">
        <w:t>)</w:t>
      </w:r>
      <w:r w:rsidR="00162793">
        <w:t xml:space="preserve"> - к</w:t>
      </w:r>
      <w:r w:rsidRPr="005D5DF6">
        <w:t>аждый фильтр применяется отдельно к каждому каналу входного изображения.</w:t>
      </w:r>
    </w:p>
    <w:p w14:paraId="5B5CED57" w14:textId="0CA6A6EC" w:rsidR="005D5DF6" w:rsidRDefault="005D5DF6" w:rsidP="00190AC9">
      <w:pPr>
        <w:pStyle w:val="a3"/>
      </w:pPr>
      <w:r>
        <w:tab/>
        <w:t xml:space="preserve">2. </w:t>
      </w:r>
      <w:r w:rsidRPr="005D5DF6">
        <w:t>Точечная свёртка (</w:t>
      </w:r>
      <w:proofErr w:type="spellStart"/>
      <w:r w:rsidRPr="005D5DF6">
        <w:t>pointwise</w:t>
      </w:r>
      <w:proofErr w:type="spellEnd"/>
      <w:r w:rsidRPr="005D5DF6">
        <w:t xml:space="preserve"> </w:t>
      </w:r>
      <w:proofErr w:type="spellStart"/>
      <w:r w:rsidRPr="005D5DF6">
        <w:t>convolution</w:t>
      </w:r>
      <w:proofErr w:type="spellEnd"/>
      <w:r w:rsidRPr="005D5DF6">
        <w:t>)</w:t>
      </w:r>
      <w:r w:rsidR="00162793">
        <w:t xml:space="preserve"> -</w:t>
      </w:r>
      <w:r w:rsidRPr="005D5DF6">
        <w:t xml:space="preserve"> 1×1 свёртка, объединяющая </w:t>
      </w:r>
      <w:r w:rsidR="00162793">
        <w:t>признаки</w:t>
      </w:r>
      <w:r w:rsidR="00162793" w:rsidRPr="00162793">
        <w:t xml:space="preserve">, </w:t>
      </w:r>
      <w:r w:rsidR="00162793">
        <w:t>выделенные свёрткой по глубине</w:t>
      </w:r>
      <w:r w:rsidR="00162793" w:rsidRPr="00162793">
        <w:t>,</w:t>
      </w:r>
      <w:r w:rsidRPr="005D5DF6">
        <w:t xml:space="preserve"> и смешивающая информацию между каналами.</w:t>
      </w:r>
    </w:p>
    <w:p w14:paraId="705E5265" w14:textId="0D2ADB40" w:rsidR="00162793" w:rsidRPr="00162793" w:rsidRDefault="00162793" w:rsidP="00190AC9">
      <w:pPr>
        <w:pStyle w:val="a3"/>
      </w:pPr>
      <w:r>
        <w:tab/>
        <w:t xml:space="preserve">Использование </w:t>
      </w:r>
      <w:r>
        <w:rPr>
          <w:lang w:val="en-US"/>
        </w:rPr>
        <w:t>DS</w:t>
      </w:r>
      <w:r w:rsidRPr="00162793">
        <w:t xml:space="preserve"> </w:t>
      </w:r>
      <w:r>
        <w:rPr>
          <w:lang w:val="en-US"/>
        </w:rPr>
        <w:t>Conv</w:t>
      </w:r>
      <w:r w:rsidRPr="00162793">
        <w:t xml:space="preserve"> </w:t>
      </w:r>
      <w:r>
        <w:t>блоков свёртки с</w:t>
      </w:r>
      <w:r w:rsidRPr="00162793">
        <w:t xml:space="preserve">окращает количество операций умножения и сложения примерно в 8–9 раз по сравнению с традиционной </w:t>
      </w:r>
      <w:proofErr w:type="spellStart"/>
      <w:r w:rsidRPr="00162793">
        <w:t>свёрточной</w:t>
      </w:r>
      <w:proofErr w:type="spellEnd"/>
      <w:r w:rsidRPr="00162793">
        <w:t xml:space="preserve"> архитектурой, при этом обеспечивая лишь небольшое снижение точности</w:t>
      </w:r>
      <w:r w:rsidR="002327F8">
        <w:t xml:space="preserve"> </w:t>
      </w:r>
      <w:r w:rsidR="002327F8">
        <w:fldChar w:fldCharType="begin"/>
      </w:r>
      <w:r w:rsidR="002327F8">
        <w:instrText xml:space="preserve"> ADDIN ZOTERO_ITEM CSL_CITATION {"citationID":"nhEN2nJA","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2327F8">
        <w:fldChar w:fldCharType="separate"/>
      </w:r>
      <w:r w:rsidR="002327F8" w:rsidRPr="002327F8">
        <w:rPr>
          <w:rFonts w:cs="Times New Roman"/>
        </w:rPr>
        <w:t>[15]</w:t>
      </w:r>
      <w:r w:rsidR="002327F8">
        <w:fldChar w:fldCharType="end"/>
      </w:r>
      <w:r w:rsidRPr="00162793">
        <w:t>.</w:t>
      </w:r>
    </w:p>
    <w:p w14:paraId="64EB48F8" w14:textId="64FFD5AE" w:rsidR="00A04454" w:rsidRDefault="00A04454" w:rsidP="00190AC9">
      <w:pPr>
        <w:pStyle w:val="a3"/>
      </w:pPr>
      <w:r>
        <w:tab/>
        <w:t>На рисунке 6 представлено визуальное представление архитектуры модели</w:t>
      </w:r>
      <w:r w:rsidR="003F4124">
        <w:t xml:space="preserve"> на основе </w:t>
      </w:r>
      <w:proofErr w:type="spellStart"/>
      <w:r>
        <w:rPr>
          <w:lang w:val="en-US"/>
        </w:rPr>
        <w:t>MobileNet</w:t>
      </w:r>
      <w:proofErr w:type="spellEnd"/>
      <w:r w:rsidR="002327F8" w:rsidRPr="002327F8">
        <w:t xml:space="preserve">, </w:t>
      </w:r>
      <w:r w:rsidR="002327F8">
        <w:t xml:space="preserve">а также архитектура блока свёртки </w:t>
      </w:r>
      <w:r w:rsidR="002327F8">
        <w:rPr>
          <w:lang w:val="en-US"/>
        </w:rPr>
        <w:t>DS</w:t>
      </w:r>
      <w:r w:rsidR="002327F8" w:rsidRPr="002327F8">
        <w:t xml:space="preserve"> </w:t>
      </w:r>
      <w:r w:rsidR="002327F8">
        <w:rPr>
          <w:lang w:val="en-US"/>
        </w:rPr>
        <w:t>Conv</w:t>
      </w:r>
      <w:r w:rsidR="00580F6F" w:rsidRPr="00580F6F">
        <w:t xml:space="preserve"> </w:t>
      </w:r>
      <w:r w:rsidR="00580F6F">
        <w:fldChar w:fldCharType="begin"/>
      </w:r>
      <w:r w:rsidR="00580F6F">
        <w:instrText xml:space="preserve"> ADDIN ZOTERO_ITEM CSL_CITATION {"citationID":"evbizHXW","properties":{"formattedCitation":"[15]","plainCitation":"[15]","noteIndex":0},"citationItems":[{"id":84,"uris":["http://zotero.org/users/16411574/items/JJN3JM7P"],"itemData":{"id":84,"type":"article","abstract":"We present a class of efﬁcient models called MobileNets for mobile and embedded vision applications. MobileNets are based on a streamlined architecture that uses depthwise separable convolutions to build light weight deep neural networks. We introduce two simple global hyperparameters that efﬁ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ﬁcation. We then demonstrate the effectiveness of MobileNets across a wide range of applications and use cases including object detection, ﬁnegrain classiﬁcation, face attributes and large scale geo-localization.","DOI":"10.48550/arXiv.1704.04861","language":"en","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5",2,16]]},"issued":{"date-parts":[["2017",4,17]]}}}],"schema":"https://github.com/citation-style-language/schema/raw/master/csl-citation.json"} </w:instrText>
      </w:r>
      <w:r w:rsidR="00580F6F">
        <w:fldChar w:fldCharType="separate"/>
      </w:r>
      <w:r w:rsidR="00580F6F" w:rsidRPr="00580F6F">
        <w:rPr>
          <w:rFonts w:cs="Times New Roman"/>
        </w:rPr>
        <w:t>[15]</w:t>
      </w:r>
      <w:r w:rsidR="00580F6F">
        <w:fldChar w:fldCharType="end"/>
      </w:r>
      <w:r w:rsidRPr="00A04454">
        <w:t>.</w:t>
      </w:r>
    </w:p>
    <w:p w14:paraId="5DBF5FAA" w14:textId="6D69C956" w:rsidR="00A04454" w:rsidRDefault="00A04454" w:rsidP="00190AC9">
      <w:pPr>
        <w:pStyle w:val="a3"/>
      </w:pPr>
      <w:r>
        <w:tab/>
      </w:r>
      <w:r w:rsidR="00980638">
        <w:tab/>
      </w:r>
      <w:r w:rsidR="00B60C7A">
        <w:rPr>
          <w:noProof/>
        </w:rPr>
        <w:drawing>
          <wp:inline distT="0" distB="0" distL="0" distR="0" wp14:anchorId="1CCBACC0" wp14:editId="266AE1EB">
            <wp:extent cx="4779010" cy="6478270"/>
            <wp:effectExtent l="0" t="0" r="254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9010" cy="6478270"/>
                    </a:xfrm>
                    <a:prstGeom prst="rect">
                      <a:avLst/>
                    </a:prstGeom>
                    <a:noFill/>
                    <a:ln>
                      <a:noFill/>
                    </a:ln>
                  </pic:spPr>
                </pic:pic>
              </a:graphicData>
            </a:graphic>
          </wp:inline>
        </w:drawing>
      </w:r>
    </w:p>
    <w:p w14:paraId="14F73361" w14:textId="65F84781" w:rsidR="003F4124" w:rsidRPr="00870FFE" w:rsidRDefault="003F4124" w:rsidP="00190AC9">
      <w:pPr>
        <w:pStyle w:val="af2"/>
      </w:pPr>
      <w:r>
        <w:t xml:space="preserve">Рисунок 6 - Визуальное представление модели на основе </w:t>
      </w:r>
      <w:r w:rsidR="001B29E1">
        <w:t xml:space="preserve">архитектуры </w:t>
      </w:r>
      <w:proofErr w:type="spellStart"/>
      <w:r>
        <w:rPr>
          <w:lang w:val="en-US"/>
        </w:rPr>
        <w:t>MobileNet</w:t>
      </w:r>
      <w:proofErr w:type="spellEnd"/>
      <w:r w:rsidR="00870FFE">
        <w:t xml:space="preserve"> и блок</w:t>
      </w:r>
      <w:r w:rsidR="00580F6F">
        <w:t>а</w:t>
      </w:r>
      <w:r w:rsidR="00870FFE">
        <w:t xml:space="preserve"> свёртки </w:t>
      </w:r>
      <w:r w:rsidR="00870FFE">
        <w:rPr>
          <w:lang w:val="en-US"/>
        </w:rPr>
        <w:t>DS</w:t>
      </w:r>
      <w:r w:rsidR="00870FFE" w:rsidRPr="00870FFE">
        <w:t xml:space="preserve"> </w:t>
      </w:r>
      <w:r w:rsidR="00870FFE">
        <w:rPr>
          <w:lang w:val="en-US"/>
        </w:rPr>
        <w:t>Conv</w:t>
      </w:r>
    </w:p>
    <w:p w14:paraId="4C3AC544" w14:textId="57AB28E5" w:rsidR="001414D7" w:rsidRPr="003572DA" w:rsidRDefault="001414D7" w:rsidP="00190AC9">
      <w:pPr>
        <w:pStyle w:val="a3"/>
      </w:pPr>
      <w:r>
        <w:tab/>
        <w:t xml:space="preserve">В дальнейшем были </w:t>
      </w:r>
      <w:r w:rsidR="007321B3">
        <w:t>представлены</w:t>
      </w:r>
      <w:r>
        <w:t xml:space="preserve"> вторая</w:t>
      </w:r>
      <w:r w:rsidR="00580F6F">
        <w:t xml:space="preserve"> версия архитектуры в 201</w:t>
      </w:r>
      <w:r w:rsidR="007321B3" w:rsidRPr="007321B3">
        <w:t>8</w:t>
      </w:r>
      <w:r w:rsidR="00580F6F">
        <w:t xml:space="preserve"> году</w:t>
      </w:r>
      <w:r>
        <w:t xml:space="preserve"> </w:t>
      </w:r>
      <w:r w:rsidRPr="001414D7">
        <w:t>(</w:t>
      </w:r>
      <w:proofErr w:type="spellStart"/>
      <w:r>
        <w:rPr>
          <w:lang w:val="en-US"/>
        </w:rPr>
        <w:t>MobileNetV</w:t>
      </w:r>
      <w:proofErr w:type="spellEnd"/>
      <w:r>
        <w:t>2</w:t>
      </w:r>
      <w:r w:rsidRPr="001414D7">
        <w:t xml:space="preserve">) </w:t>
      </w:r>
      <w:r>
        <w:t xml:space="preserve">и третья </w:t>
      </w:r>
      <w:r w:rsidR="00580F6F">
        <w:t xml:space="preserve">версия в </w:t>
      </w:r>
      <w:r w:rsidR="007321B3" w:rsidRPr="007321B3">
        <w:t xml:space="preserve">2019 </w:t>
      </w:r>
      <w:r w:rsidRPr="001414D7">
        <w:t>(</w:t>
      </w:r>
      <w:proofErr w:type="spellStart"/>
      <w:r>
        <w:rPr>
          <w:lang w:val="en-US"/>
        </w:rPr>
        <w:t>MobileNetV</w:t>
      </w:r>
      <w:proofErr w:type="spellEnd"/>
      <w:r w:rsidRPr="001414D7">
        <w:t>3</w:t>
      </w:r>
      <w:r w:rsidR="00580F6F">
        <w:t>)</w:t>
      </w:r>
      <w:r w:rsidR="00FB0AA7" w:rsidRPr="00FB0AA7">
        <w:t>.</w:t>
      </w:r>
      <w:r w:rsidR="00FB0AA7">
        <w:t xml:space="preserve"> </w:t>
      </w:r>
      <w:r w:rsidR="007321B3">
        <w:t>Особенностью</w:t>
      </w:r>
      <w:r w:rsidR="00FB0AA7" w:rsidRPr="00FB0AA7">
        <w:t xml:space="preserve"> MobileNetV2 </w:t>
      </w:r>
      <w:r w:rsidR="007321B3">
        <w:t>является использование</w:t>
      </w:r>
      <w:r w:rsidR="00FB0AA7" w:rsidRPr="00FB0AA7">
        <w:t xml:space="preserve"> </w:t>
      </w:r>
      <w:r w:rsidR="007321B3">
        <w:rPr>
          <w:highlight w:val="yellow"/>
        </w:rPr>
        <w:t>обратных</w:t>
      </w:r>
      <w:r w:rsidR="00FB0AA7" w:rsidRPr="005630B3">
        <w:rPr>
          <w:highlight w:val="yellow"/>
        </w:rPr>
        <w:t xml:space="preserve"> остаточны</w:t>
      </w:r>
      <w:r w:rsidR="007321B3">
        <w:rPr>
          <w:highlight w:val="yellow"/>
        </w:rPr>
        <w:t>х</w:t>
      </w:r>
      <w:r w:rsidR="00FB0AA7" w:rsidRPr="005630B3">
        <w:rPr>
          <w:highlight w:val="yellow"/>
        </w:rPr>
        <w:t xml:space="preserve"> блок</w:t>
      </w:r>
      <w:r w:rsidR="007321B3">
        <w:rPr>
          <w:highlight w:val="yellow"/>
        </w:rPr>
        <w:t>ов свёртки (</w:t>
      </w:r>
      <w:proofErr w:type="spellStart"/>
      <w:r w:rsidR="007321B3">
        <w:rPr>
          <w:highlight w:val="yellow"/>
          <w:lang w:val="en-US"/>
        </w:rPr>
        <w:t>i</w:t>
      </w:r>
      <w:r w:rsidR="007321B3" w:rsidRPr="007321B3">
        <w:rPr>
          <w:highlight w:val="yellow"/>
        </w:rPr>
        <w:t>nverted</w:t>
      </w:r>
      <w:proofErr w:type="spellEnd"/>
      <w:r w:rsidR="007321B3" w:rsidRPr="007321B3">
        <w:rPr>
          <w:highlight w:val="yellow"/>
        </w:rPr>
        <w:t xml:space="preserve"> </w:t>
      </w:r>
      <w:r w:rsidR="007321B3">
        <w:rPr>
          <w:highlight w:val="yellow"/>
          <w:lang w:val="en-US"/>
        </w:rPr>
        <w:t>r</w:t>
      </w:r>
      <w:proofErr w:type="spellStart"/>
      <w:r w:rsidR="007321B3" w:rsidRPr="007321B3">
        <w:rPr>
          <w:highlight w:val="yellow"/>
        </w:rPr>
        <w:t>esiduals</w:t>
      </w:r>
      <w:proofErr w:type="spellEnd"/>
      <w:r w:rsidR="007321B3" w:rsidRPr="007321B3">
        <w:rPr>
          <w:highlight w:val="yellow"/>
        </w:rPr>
        <w:t xml:space="preserve">), </w:t>
      </w:r>
      <w:r w:rsidR="007321B3">
        <w:rPr>
          <w:highlight w:val="yellow"/>
        </w:rPr>
        <w:t xml:space="preserve">которые являются модификацией </w:t>
      </w:r>
      <w:proofErr w:type="spellStart"/>
      <w:r w:rsidR="007321B3">
        <w:rPr>
          <w:highlight w:val="yellow"/>
          <w:lang w:val="en-US"/>
        </w:rPr>
        <w:t>ResNet</w:t>
      </w:r>
      <w:proofErr w:type="spellEnd"/>
      <w:r w:rsidR="007321B3" w:rsidRPr="007321B3">
        <w:rPr>
          <w:highlight w:val="yellow"/>
        </w:rPr>
        <w:t xml:space="preserve"> </w:t>
      </w:r>
      <w:r w:rsidR="007321B3">
        <w:rPr>
          <w:highlight w:val="yellow"/>
        </w:rPr>
        <w:t>блоков</w:t>
      </w:r>
      <w:r w:rsidR="00516D0A" w:rsidRPr="00516D0A">
        <w:rPr>
          <w:highlight w:val="yellow"/>
        </w:rPr>
        <w:t>,</w:t>
      </w:r>
      <w:r w:rsidR="00FB0AA7" w:rsidRPr="005630B3">
        <w:rPr>
          <w:highlight w:val="yellow"/>
        </w:rPr>
        <w:t xml:space="preserve"> и линейны</w:t>
      </w:r>
      <w:r w:rsidR="007321B3">
        <w:rPr>
          <w:highlight w:val="yellow"/>
        </w:rPr>
        <w:t>х</w:t>
      </w:r>
      <w:r w:rsidR="00FB0AA7" w:rsidRPr="005630B3">
        <w:rPr>
          <w:highlight w:val="yellow"/>
        </w:rPr>
        <w:t xml:space="preserve"> узки</w:t>
      </w:r>
      <w:r w:rsidR="007321B3">
        <w:rPr>
          <w:highlight w:val="yellow"/>
        </w:rPr>
        <w:t>х</w:t>
      </w:r>
      <w:r w:rsidR="00FB0AA7" w:rsidRPr="005630B3">
        <w:rPr>
          <w:highlight w:val="yellow"/>
        </w:rPr>
        <w:t xml:space="preserve"> </w:t>
      </w:r>
      <w:r w:rsidR="007321B3">
        <w:rPr>
          <w:highlight w:val="yellow"/>
        </w:rPr>
        <w:t>слоев (</w:t>
      </w:r>
      <w:r w:rsidR="007321B3">
        <w:rPr>
          <w:highlight w:val="yellow"/>
          <w:lang w:val="en-US"/>
        </w:rPr>
        <w:t>l</w:t>
      </w:r>
      <w:proofErr w:type="spellStart"/>
      <w:r w:rsidR="007321B3" w:rsidRPr="007321B3">
        <w:rPr>
          <w:highlight w:val="yellow"/>
        </w:rPr>
        <w:t>inear</w:t>
      </w:r>
      <w:proofErr w:type="spellEnd"/>
      <w:r w:rsidR="007321B3" w:rsidRPr="007321B3">
        <w:rPr>
          <w:highlight w:val="yellow"/>
        </w:rPr>
        <w:t xml:space="preserve"> </w:t>
      </w:r>
      <w:r w:rsidR="007321B3">
        <w:rPr>
          <w:highlight w:val="yellow"/>
          <w:lang w:val="en-US"/>
        </w:rPr>
        <w:t>b</w:t>
      </w:r>
      <w:proofErr w:type="spellStart"/>
      <w:r w:rsidR="007321B3" w:rsidRPr="007321B3">
        <w:rPr>
          <w:highlight w:val="yellow"/>
        </w:rPr>
        <w:t>ottlenecks</w:t>
      </w:r>
      <w:proofErr w:type="spellEnd"/>
      <w:r w:rsidR="007321B3">
        <w:rPr>
          <w:highlight w:val="yellow"/>
        </w:rPr>
        <w:t>)</w:t>
      </w:r>
      <w:r w:rsidR="007321B3" w:rsidRPr="007321B3">
        <w:t>.</w:t>
      </w:r>
      <w:r w:rsidR="00FB0AA7" w:rsidRPr="00FB0AA7">
        <w:t xml:space="preserve"> MobileNetV</w:t>
      </w:r>
      <w:r w:rsidR="00516D0A">
        <w:t>3</w:t>
      </w:r>
      <w:r w:rsidR="00516D0A" w:rsidRPr="00516D0A">
        <w:t>,</w:t>
      </w:r>
      <w:r w:rsidR="00516D0A">
        <w:t xml:space="preserve"> представляя собой прямую эволюцию </w:t>
      </w:r>
      <w:proofErr w:type="spellStart"/>
      <w:r w:rsidR="00516D0A">
        <w:rPr>
          <w:lang w:val="en-US"/>
        </w:rPr>
        <w:t>MobileNetV</w:t>
      </w:r>
      <w:proofErr w:type="spellEnd"/>
      <w:r w:rsidR="00516D0A" w:rsidRPr="00516D0A">
        <w:t xml:space="preserve">2, </w:t>
      </w:r>
      <w:r w:rsidR="00516D0A">
        <w:t>является одной из первых архитектур СНС</w:t>
      </w:r>
      <w:r w:rsidR="00516D0A" w:rsidRPr="00516D0A">
        <w:t xml:space="preserve">, </w:t>
      </w:r>
      <w:r w:rsidR="00516D0A">
        <w:t xml:space="preserve">при создании </w:t>
      </w:r>
      <w:r w:rsidR="00516D0A" w:rsidRPr="00516D0A">
        <w:t xml:space="preserve">которой были использованы методы автоматического поиска архитектуры, такие как NAS </w:t>
      </w:r>
      <w:r w:rsidR="00516D0A">
        <w:t>(</w:t>
      </w:r>
      <w:proofErr w:type="spellStart"/>
      <w:r w:rsidR="00516D0A" w:rsidRPr="00516D0A">
        <w:t>Neural</w:t>
      </w:r>
      <w:proofErr w:type="spellEnd"/>
      <w:r w:rsidR="00516D0A" w:rsidRPr="00516D0A">
        <w:t xml:space="preserve"> Architecture Search</w:t>
      </w:r>
      <w:r w:rsidR="00516D0A">
        <w:t>)</w:t>
      </w:r>
      <w:r w:rsidR="00516D0A" w:rsidRPr="00516D0A">
        <w:t xml:space="preserve"> </w:t>
      </w:r>
      <w:r w:rsidR="00516D0A" w:rsidRPr="00516D0A">
        <w:t xml:space="preserve">и </w:t>
      </w:r>
      <w:proofErr w:type="spellStart"/>
      <w:r w:rsidR="00516D0A" w:rsidRPr="00516D0A">
        <w:t>NetAdapt</w:t>
      </w:r>
      <w:proofErr w:type="spellEnd"/>
      <w:r w:rsidR="00516D0A" w:rsidRPr="00516D0A">
        <w:t>.</w:t>
      </w:r>
      <w:r w:rsidR="00FB0AA7" w:rsidRPr="00FB0AA7">
        <w:t xml:space="preserve"> </w:t>
      </w:r>
      <w:r w:rsidR="00516D0A">
        <w:t xml:space="preserve">Также в </w:t>
      </w:r>
      <w:proofErr w:type="spellStart"/>
      <w:r w:rsidR="00516D0A">
        <w:rPr>
          <w:lang w:val="en-US"/>
        </w:rPr>
        <w:t>MobileNetV</w:t>
      </w:r>
      <w:proofErr w:type="spellEnd"/>
      <w:r w:rsidR="00516D0A" w:rsidRPr="00516D0A">
        <w:t xml:space="preserve">3 </w:t>
      </w:r>
      <w:r w:rsidR="00516D0A">
        <w:t>был</w:t>
      </w:r>
      <w:r w:rsidR="003572DA">
        <w:t xml:space="preserve">а использована функция активации </w:t>
      </w:r>
      <w:r w:rsidR="003572DA" w:rsidRPr="00FB0AA7">
        <w:t>h-</w:t>
      </w:r>
      <w:proofErr w:type="spellStart"/>
      <w:r w:rsidR="003572DA" w:rsidRPr="00FB0AA7">
        <w:t>swish</w:t>
      </w:r>
      <w:proofErr w:type="spellEnd"/>
      <w:r w:rsidR="003572DA" w:rsidRPr="003572DA">
        <w:t xml:space="preserve">, </w:t>
      </w:r>
      <w:r w:rsidR="003572DA">
        <w:t xml:space="preserve">пришедшая на замену </w:t>
      </w:r>
      <w:proofErr w:type="spellStart"/>
      <w:r w:rsidR="003572DA">
        <w:rPr>
          <w:lang w:val="en-US"/>
        </w:rPr>
        <w:t>ReLU</w:t>
      </w:r>
      <w:proofErr w:type="spellEnd"/>
      <w:r w:rsidR="003572DA" w:rsidRPr="003572DA">
        <w:t>,</w:t>
      </w:r>
      <w:r w:rsidR="003572DA">
        <w:t xml:space="preserve"> и модифицированные </w:t>
      </w:r>
      <w:proofErr w:type="spellStart"/>
      <w:r w:rsidR="003572DA">
        <w:t>свёрточные</w:t>
      </w:r>
      <w:proofErr w:type="spellEnd"/>
      <w:r w:rsidR="003572DA" w:rsidRPr="003572DA">
        <w:t xml:space="preserve"> </w:t>
      </w:r>
      <w:r w:rsidR="003572DA">
        <w:t>блоки</w:t>
      </w:r>
      <w:r w:rsidR="003572DA" w:rsidRPr="003572DA">
        <w:t>,</w:t>
      </w:r>
      <w:r w:rsidR="003572DA">
        <w:t xml:space="preserve"> включающие в себя слой </w:t>
      </w:r>
      <w:r w:rsidR="003572DA">
        <w:rPr>
          <w:lang w:val="en-US"/>
        </w:rPr>
        <w:t>s</w:t>
      </w:r>
      <w:proofErr w:type="spellStart"/>
      <w:r w:rsidR="003572DA" w:rsidRPr="003572DA">
        <w:t>queeze-and</w:t>
      </w:r>
      <w:proofErr w:type="spellEnd"/>
      <w:r w:rsidR="003572DA" w:rsidRPr="003572DA">
        <w:t>-</w:t>
      </w:r>
      <w:r w:rsidR="003572DA">
        <w:rPr>
          <w:lang w:val="en-US"/>
        </w:rPr>
        <w:t>e</w:t>
      </w:r>
      <w:proofErr w:type="spellStart"/>
      <w:r w:rsidR="003572DA" w:rsidRPr="003572DA">
        <w:t>xcitation</w:t>
      </w:r>
      <w:proofErr w:type="spellEnd"/>
      <w:r w:rsidR="003572DA">
        <w:t xml:space="preserve"> </w:t>
      </w:r>
      <w:r w:rsidR="003572DA" w:rsidRPr="003572DA">
        <w:t>(</w:t>
      </w:r>
      <w:r w:rsidR="003572DA">
        <w:rPr>
          <w:lang w:val="en-US"/>
        </w:rPr>
        <w:t>SE</w:t>
      </w:r>
      <w:r w:rsidR="003572DA" w:rsidRPr="003572DA">
        <w:t xml:space="preserve">) </w:t>
      </w:r>
      <w:r w:rsidR="003572DA">
        <w:t>модули</w:t>
      </w:r>
      <w:r w:rsidR="003572DA" w:rsidRPr="003572DA">
        <w:t xml:space="preserve">, </w:t>
      </w:r>
      <w:r w:rsidR="003572DA" w:rsidRPr="003572DA">
        <w:t>которые адаптивно изменяют весовые коэффициенты каналов, усиливая наиболее значимые признаки</w:t>
      </w:r>
      <w:r w:rsidR="009657FC">
        <w:t xml:space="preserve"> </w:t>
      </w:r>
      <w:r w:rsidR="009657FC">
        <w:fldChar w:fldCharType="begin"/>
      </w:r>
      <w:r w:rsidR="009657FC">
        <w:instrText xml:space="preserve"> ADDIN ZOTERO_ITEM CSL_CITATION {"citationID":"GBzGM0yx","properties":{"formattedCitation":"[16,17]","plainCitation":"[16,17]","noteIndex":0},"citationItems":[{"id":91,"uris":["http://zotero.org/users/16411574/items/6CHC4CNC"],"itemData":{"id":91,"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5",2,16]]},"issued":{"date-parts":[["2019",3,21]]}}},{"id":144,"uris":["http://zotero.org/users/16411574/items/RXRBD6EE"],"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DOI":"10.48550/arXiv.1905.02244","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5",2,16]]},"issued":{"date-parts":[["2019",11,20]]}}}],"schema":"https://github.com/citation-style-language/schema/raw/master/csl-citation.json"} </w:instrText>
      </w:r>
      <w:r w:rsidR="009657FC">
        <w:fldChar w:fldCharType="separate"/>
      </w:r>
      <w:r w:rsidR="009657FC" w:rsidRPr="009657FC">
        <w:rPr>
          <w:rFonts w:cs="Times New Roman"/>
        </w:rPr>
        <w:t>[16,17]</w:t>
      </w:r>
      <w:r w:rsidR="009657FC">
        <w:fldChar w:fldCharType="end"/>
      </w:r>
      <w:r w:rsidR="003572DA" w:rsidRPr="003572DA">
        <w:t>.</w:t>
      </w:r>
    </w:p>
    <w:p w14:paraId="24150BDF" w14:textId="180156A2" w:rsidR="00FA0EFA" w:rsidRDefault="00FA0EFA" w:rsidP="00FA0EFA">
      <w:pPr>
        <w:pStyle w:val="a5"/>
        <w:jc w:val="left"/>
      </w:pPr>
      <w:r>
        <w:tab/>
      </w:r>
      <w:bookmarkStart w:id="7" w:name="_Toc189870360"/>
      <w:r w:rsidRPr="00C233EE">
        <w:t xml:space="preserve">1.2.4. </w:t>
      </w:r>
      <w:r>
        <w:t xml:space="preserve">Архитектура </w:t>
      </w:r>
      <w:proofErr w:type="spellStart"/>
      <w:r>
        <w:rPr>
          <w:lang w:val="en-US"/>
        </w:rPr>
        <w:t>EfficientNet</w:t>
      </w:r>
      <w:bookmarkEnd w:id="7"/>
      <w:proofErr w:type="spellEnd"/>
    </w:p>
    <w:p w14:paraId="7059385D" w14:textId="5EFB4ADF" w:rsidR="00D42800" w:rsidRDefault="00985DCF" w:rsidP="00190AC9">
      <w:pPr>
        <w:pStyle w:val="a3"/>
      </w:pPr>
      <w:r>
        <w:tab/>
      </w:r>
      <w:r w:rsidR="00D90296" w:rsidRPr="00D90296">
        <w:t xml:space="preserve">Архитектура </w:t>
      </w:r>
      <w:proofErr w:type="spellStart"/>
      <w:r w:rsidR="00D90296" w:rsidRPr="00D90296">
        <w:t>EfficientNet</w:t>
      </w:r>
      <w:proofErr w:type="spellEnd"/>
      <w:r w:rsidR="00D90296" w:rsidRPr="00D90296">
        <w:t>, разработанная в 2019 году, отличается использованием метода комплексного масштабирования, позволяющего одновременно увеличивать глубину (количество слоев), ширину (число каналов в каждом слое) и разрешение (размер входных данных) сети с помощью единого коэффициента. В отличие от традиционных методов, где масштабируется только один параметр, такой подход позволяет добиться лучшего баланса между точностью и вычислительной эффективностью модели</w:t>
      </w:r>
      <w:r w:rsidR="00D90296" w:rsidRPr="00D90296">
        <w:t xml:space="preserve"> </w:t>
      </w:r>
      <w:r w:rsidR="00D90296">
        <w:fldChar w:fldCharType="begin"/>
      </w:r>
      <w:r w:rsidR="00D90296">
        <w:instrText xml:space="preserve"> ADDIN ZOTERO_ITEM CSL_CITATION {"citationID":"Pn3xxdHc","properties":{"formattedCitation":"[18]","plainCitation":"[18]","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D90296">
        <w:fldChar w:fldCharType="separate"/>
      </w:r>
      <w:r w:rsidR="00D90296" w:rsidRPr="00D90296">
        <w:rPr>
          <w:rFonts w:cs="Times New Roman"/>
        </w:rPr>
        <w:t>[18]</w:t>
      </w:r>
      <w:r w:rsidR="00D90296">
        <w:fldChar w:fldCharType="end"/>
      </w:r>
      <w:r w:rsidR="00D90296" w:rsidRPr="00D90296">
        <w:t>.</w:t>
      </w:r>
    </w:p>
    <w:p w14:paraId="1B5BC013" w14:textId="226040FE" w:rsidR="00BE3757" w:rsidRDefault="00B77251" w:rsidP="00190AC9">
      <w:pPr>
        <w:pStyle w:val="a3"/>
      </w:pPr>
      <w:r>
        <w:tab/>
        <w:t>Помимо использования метода комплексного масштабирования</w:t>
      </w:r>
      <w:r w:rsidRPr="00B77251">
        <w:t xml:space="preserve">, </w:t>
      </w:r>
      <w:r>
        <w:t>данную архитектуру выделяют блоки св</w:t>
      </w:r>
      <w:r w:rsidR="00D90296">
        <w:t>ё</w:t>
      </w:r>
      <w:r>
        <w:t>ртки</w:t>
      </w:r>
      <w:r w:rsidR="0068468D" w:rsidRPr="0068468D">
        <w:t xml:space="preserve"> </w:t>
      </w:r>
      <w:r w:rsidR="00D90296">
        <w:t>–</w:t>
      </w:r>
      <w:r w:rsidR="00D90296" w:rsidRPr="00D90296">
        <w:t xml:space="preserve"> </w:t>
      </w:r>
      <w:proofErr w:type="spellStart"/>
      <w:r w:rsidRPr="00D90296">
        <w:t>MBConv</w:t>
      </w:r>
      <w:proofErr w:type="spellEnd"/>
      <w:r w:rsidR="00D90296" w:rsidRPr="00D90296">
        <w:t>.</w:t>
      </w:r>
      <w:r w:rsidR="00D90296">
        <w:t xml:space="preserve"> </w:t>
      </w:r>
      <w:r w:rsidR="0068468D">
        <w:t>Данные блоки</w:t>
      </w:r>
      <w:r>
        <w:t xml:space="preserve"> </w:t>
      </w:r>
      <w:r w:rsidR="0068468D">
        <w:t xml:space="preserve">являются модификацией </w:t>
      </w:r>
      <w:r w:rsidR="0068468D" w:rsidRPr="0068468D">
        <w:t xml:space="preserve">обратных остаточных блоков </w:t>
      </w:r>
      <w:r w:rsidR="0068468D">
        <w:t xml:space="preserve">свёртки </w:t>
      </w:r>
      <w:r>
        <w:t>(используемых</w:t>
      </w:r>
      <w:r w:rsidRPr="00B77251">
        <w:t xml:space="preserve"> </w:t>
      </w:r>
      <w:r>
        <w:t xml:space="preserve">в архитектуре </w:t>
      </w:r>
      <w:proofErr w:type="spellStart"/>
      <w:r>
        <w:rPr>
          <w:lang w:val="en-US"/>
        </w:rPr>
        <w:t>MobileNet</w:t>
      </w:r>
      <w:r w:rsidR="0068468D">
        <w:rPr>
          <w:lang w:val="en-US"/>
        </w:rPr>
        <w:t>V</w:t>
      </w:r>
      <w:proofErr w:type="spellEnd"/>
      <w:r w:rsidR="0068468D" w:rsidRPr="0068468D">
        <w:t>2</w:t>
      </w:r>
      <w:r w:rsidRPr="00B77251">
        <w:t>)</w:t>
      </w:r>
      <w:r>
        <w:t xml:space="preserve"> с </w:t>
      </w:r>
      <w:r w:rsidR="00BE3757">
        <w:t>применением</w:t>
      </w:r>
      <w:r w:rsidR="00093C33">
        <w:t xml:space="preserve"> механизма </w:t>
      </w:r>
      <w:r w:rsidR="00842F08">
        <w:rPr>
          <w:lang w:val="en-US"/>
        </w:rPr>
        <w:t>s</w:t>
      </w:r>
      <w:proofErr w:type="spellStart"/>
      <w:r w:rsidR="00093C33" w:rsidRPr="00093C33">
        <w:t>queeze-and</w:t>
      </w:r>
      <w:proofErr w:type="spellEnd"/>
      <w:r w:rsidR="00093C33" w:rsidRPr="00093C33">
        <w:t>-</w:t>
      </w:r>
      <w:r w:rsidR="00842F08">
        <w:rPr>
          <w:lang w:val="en-US"/>
        </w:rPr>
        <w:t>e</w:t>
      </w:r>
      <w:proofErr w:type="spellStart"/>
      <w:r w:rsidR="00093C33" w:rsidRPr="00093C33">
        <w:t>xcitation</w:t>
      </w:r>
      <w:proofErr w:type="spellEnd"/>
      <w:r w:rsidR="0068468D">
        <w:t xml:space="preserve"> (</w:t>
      </w:r>
      <w:r w:rsidR="0068468D">
        <w:rPr>
          <w:lang w:val="en-US"/>
        </w:rPr>
        <w:t>SE</w:t>
      </w:r>
      <w:r w:rsidR="0068468D" w:rsidRPr="0068468D">
        <w:t>)</w:t>
      </w:r>
      <w:r w:rsidR="00BE3757">
        <w:t xml:space="preserve">. В модели </w:t>
      </w:r>
      <w:proofErr w:type="spellStart"/>
      <w:r w:rsidR="00BE3757">
        <w:rPr>
          <w:lang w:val="en-US"/>
        </w:rPr>
        <w:t>EfficientNet</w:t>
      </w:r>
      <w:proofErr w:type="spellEnd"/>
      <w:r w:rsidR="00BE3757">
        <w:t xml:space="preserve"> блоки </w:t>
      </w:r>
      <w:proofErr w:type="spellStart"/>
      <w:r w:rsidR="00BE3757" w:rsidRPr="00D90296">
        <w:t>MBConv</w:t>
      </w:r>
      <w:proofErr w:type="spellEnd"/>
      <w:r w:rsidR="00BE3757">
        <w:t xml:space="preserve"> представлены в двух вариациях </w:t>
      </w:r>
      <w:r w:rsidR="00BE3757">
        <w:fldChar w:fldCharType="begin"/>
      </w:r>
      <w:r w:rsidR="00BE3757">
        <w:instrText xml:space="preserve"> ADDIN ZOTERO_ITEM CSL_CITATION {"citationID":"9WgDvoD6","properties":{"formattedCitation":"[18]","plainCitation":"[18]","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BE3757">
        <w:fldChar w:fldCharType="separate"/>
      </w:r>
      <w:r w:rsidR="00BE3757" w:rsidRPr="00BE3757">
        <w:rPr>
          <w:rFonts w:cs="Times New Roman"/>
        </w:rPr>
        <w:t>[18]</w:t>
      </w:r>
      <w:r w:rsidR="00BE3757">
        <w:fldChar w:fldCharType="end"/>
      </w:r>
      <w:r w:rsidR="00BE3757">
        <w:t>:</w:t>
      </w:r>
    </w:p>
    <w:p w14:paraId="79B61FB8" w14:textId="1F0537E3" w:rsidR="00BE3757" w:rsidRDefault="00BE3757" w:rsidP="00190AC9">
      <w:pPr>
        <w:pStyle w:val="a3"/>
      </w:pPr>
      <w:r>
        <w:tab/>
        <w:t xml:space="preserve">1) </w:t>
      </w:r>
      <w:proofErr w:type="spellStart"/>
      <w:r>
        <w:rPr>
          <w:lang w:val="en-US"/>
        </w:rPr>
        <w:t>MBConv</w:t>
      </w:r>
      <w:proofErr w:type="spellEnd"/>
      <w:r w:rsidRPr="00BE3757">
        <w:t xml:space="preserve">1 – </w:t>
      </w:r>
      <w:r>
        <w:t xml:space="preserve">базовый вариант блока </w:t>
      </w:r>
      <w:r w:rsidRPr="00BE3757">
        <w:t>без расширяющего слоя (</w:t>
      </w:r>
      <w:proofErr w:type="spellStart"/>
      <w:r w:rsidRPr="00BE3757">
        <w:t>expansion</w:t>
      </w:r>
      <w:proofErr w:type="spellEnd"/>
      <w:r w:rsidRPr="00BE3757">
        <w:t xml:space="preserve"> </w:t>
      </w:r>
      <w:proofErr w:type="spellStart"/>
      <w:r w:rsidRPr="00BE3757">
        <w:t>layer</w:t>
      </w:r>
      <w:proofErr w:type="spellEnd"/>
      <w:r w:rsidRPr="00BE3757">
        <w:t>).</w:t>
      </w:r>
    </w:p>
    <w:p w14:paraId="263DB3D7" w14:textId="6C80527D" w:rsidR="00BE3757" w:rsidRPr="00BE3757" w:rsidRDefault="00BE3757" w:rsidP="00190AC9">
      <w:pPr>
        <w:pStyle w:val="a3"/>
      </w:pPr>
      <w:r>
        <w:tab/>
        <w:t xml:space="preserve">2) </w:t>
      </w:r>
      <w:proofErr w:type="spellStart"/>
      <w:r>
        <w:rPr>
          <w:lang w:val="en-US"/>
        </w:rPr>
        <w:t>MBConv</w:t>
      </w:r>
      <w:proofErr w:type="spellEnd"/>
      <w:r w:rsidRPr="00BE3757">
        <w:t xml:space="preserve">6 - </w:t>
      </w:r>
      <w:r w:rsidRPr="00BE3757">
        <w:t>расширенный вариант блока, в котором используется коэффициент расширения 6</w:t>
      </w:r>
      <w:r w:rsidRPr="00BE3757">
        <w:t xml:space="preserve">, </w:t>
      </w:r>
      <w:r>
        <w:t xml:space="preserve">т.е. </w:t>
      </w:r>
      <w:r w:rsidRPr="00BE3757">
        <w:t>количество каналов во входном тензоре увеличивается в 6 раз</w:t>
      </w:r>
      <w:r>
        <w:t xml:space="preserve">. </w:t>
      </w:r>
      <w:r w:rsidRPr="00BE3757">
        <w:t xml:space="preserve">Это достигается за счёт применения 1×1 свёртки, которая расширяет пространство признаков, позволяя модели извлекать более сложные и выразительные </w:t>
      </w:r>
      <w:r>
        <w:t>признаки</w:t>
      </w:r>
      <w:r w:rsidRPr="00BE3757">
        <w:t>.</w:t>
      </w:r>
      <w:r>
        <w:t xml:space="preserve"> </w:t>
      </w:r>
    </w:p>
    <w:p w14:paraId="2317E3F8" w14:textId="5E86A95D" w:rsidR="00B869C5" w:rsidRPr="00B77251" w:rsidRDefault="00D42800" w:rsidP="00190AC9">
      <w:pPr>
        <w:pStyle w:val="a3"/>
      </w:pPr>
      <w:r>
        <w:tab/>
      </w:r>
      <w:r w:rsidR="00B77251">
        <w:t xml:space="preserve"> </w:t>
      </w:r>
    </w:p>
    <w:p w14:paraId="3CBCAACA" w14:textId="54DB91EB" w:rsidR="00995939" w:rsidRDefault="00995939" w:rsidP="00190AC9">
      <w:pPr>
        <w:pStyle w:val="a3"/>
      </w:pPr>
      <w:r>
        <w:tab/>
        <w:t xml:space="preserve">На рисунке 7 представлено визуальное представление модели на основе архитектуры </w:t>
      </w:r>
      <w:proofErr w:type="spellStart"/>
      <w:r>
        <w:rPr>
          <w:lang w:val="en-US"/>
        </w:rPr>
        <w:t>EfficientNet</w:t>
      </w:r>
      <w:proofErr w:type="spellEnd"/>
      <w:r w:rsidR="00220296" w:rsidRPr="00220296">
        <w:t xml:space="preserve">, </w:t>
      </w:r>
      <w:r w:rsidR="00220296">
        <w:t xml:space="preserve">а также архитектуры блоков свёртки </w:t>
      </w:r>
      <w:proofErr w:type="spellStart"/>
      <w:r w:rsidR="00220296">
        <w:rPr>
          <w:lang w:val="en-US"/>
        </w:rPr>
        <w:t>MBConv</w:t>
      </w:r>
      <w:proofErr w:type="spellEnd"/>
      <w:r w:rsidR="00220296" w:rsidRPr="00220296">
        <w:t xml:space="preserve">1 </w:t>
      </w:r>
      <w:r w:rsidR="00220296">
        <w:t xml:space="preserve">и </w:t>
      </w:r>
      <w:proofErr w:type="spellStart"/>
      <w:r w:rsidR="00220296">
        <w:rPr>
          <w:lang w:val="en-US"/>
        </w:rPr>
        <w:t>MBConv</w:t>
      </w:r>
      <w:proofErr w:type="spellEnd"/>
      <w:r w:rsidR="00220296" w:rsidRPr="004A132B">
        <w:t>6</w:t>
      </w:r>
      <w:r w:rsidR="004A132B">
        <w:t xml:space="preserve"> </w:t>
      </w:r>
      <w:r w:rsidR="004A132B">
        <w:fldChar w:fldCharType="begin"/>
      </w:r>
      <w:r w:rsidR="004A132B">
        <w:instrText xml:space="preserve"> ADDIN ZOTERO_ITEM CSL_CITATION {"citationID":"Ied9mH64","properties":{"formattedCitation":"[18]","plainCitation":"[18]","noteIndex":0},"citationItems":[{"id":85,"uris":["http://zotero.org/users/16411574/items/7Y3CWIUR"],"itemData":{"id":85,"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DOI":"10.48550/arXiv.1905.11946","note":"arXiv:1905.11946 [cs]","number":"arXiv:1905.11946","publisher":"arXiv","source":"arXiv.org","title":"EfficientNet: Rethinking Model Scaling for Convolutional Neural Networks","title-short":"EfficientNet","URL":"http://arxiv.org/abs/1905.11946","author":[{"family":"Tan","given":"Mingxing"},{"family":"Le","given":"Quoc V."}],"accessed":{"date-parts":[["2025",2,16]]},"issued":{"date-parts":[["2020",9,11]]}}}],"schema":"https://github.com/citation-style-language/schema/raw/master/csl-citation.json"} </w:instrText>
      </w:r>
      <w:r w:rsidR="004A132B">
        <w:fldChar w:fldCharType="separate"/>
      </w:r>
      <w:r w:rsidR="004A132B" w:rsidRPr="004A132B">
        <w:rPr>
          <w:rFonts w:cs="Times New Roman"/>
        </w:rPr>
        <w:t>[18]</w:t>
      </w:r>
      <w:r w:rsidR="004A132B">
        <w:fldChar w:fldCharType="end"/>
      </w:r>
      <w:r w:rsidRPr="00995939">
        <w:t>.</w:t>
      </w:r>
    </w:p>
    <w:p w14:paraId="5A67D053" w14:textId="043491C2" w:rsidR="00995939" w:rsidRDefault="00995939" w:rsidP="00190AC9">
      <w:pPr>
        <w:pStyle w:val="a3"/>
      </w:pPr>
      <w:r>
        <w:tab/>
      </w:r>
      <w:r w:rsidR="00B71841">
        <w:rPr>
          <w:i/>
          <w:noProof/>
          <w:lang w:val="en-US"/>
        </w:rPr>
        <w:drawing>
          <wp:inline distT="0" distB="0" distL="0" distR="0" wp14:anchorId="4EE23FB4" wp14:editId="3B49404D">
            <wp:extent cx="5934710" cy="6849110"/>
            <wp:effectExtent l="0" t="0" r="889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710" cy="6849110"/>
                    </a:xfrm>
                    <a:prstGeom prst="rect">
                      <a:avLst/>
                    </a:prstGeom>
                    <a:noFill/>
                    <a:ln>
                      <a:noFill/>
                    </a:ln>
                  </pic:spPr>
                </pic:pic>
              </a:graphicData>
            </a:graphic>
          </wp:inline>
        </w:drawing>
      </w:r>
    </w:p>
    <w:p w14:paraId="0C266A8E" w14:textId="562B0F0C" w:rsidR="00995939" w:rsidRPr="004A132B" w:rsidRDefault="00995939" w:rsidP="00190AC9">
      <w:pPr>
        <w:pStyle w:val="af2"/>
      </w:pPr>
      <w:r>
        <w:t>Рисунок 7 – Визуальное представление модели на основе</w:t>
      </w:r>
      <w:r w:rsidRPr="00995939">
        <w:t xml:space="preserve"> </w:t>
      </w:r>
      <w:r w:rsidR="001B29E1">
        <w:t xml:space="preserve">архитектуры </w:t>
      </w:r>
      <w:proofErr w:type="spellStart"/>
      <w:r>
        <w:rPr>
          <w:lang w:val="en-US"/>
        </w:rPr>
        <w:t>EfficientNet</w:t>
      </w:r>
      <w:proofErr w:type="spellEnd"/>
      <w:r w:rsidR="004A132B" w:rsidRPr="004A132B">
        <w:t xml:space="preserve"> </w:t>
      </w:r>
      <w:r w:rsidR="004A132B">
        <w:t xml:space="preserve">и архитектуры блоков </w:t>
      </w:r>
      <w:proofErr w:type="spellStart"/>
      <w:r w:rsidR="004A132B">
        <w:rPr>
          <w:lang w:val="en-US"/>
        </w:rPr>
        <w:t>MbConv</w:t>
      </w:r>
      <w:proofErr w:type="spellEnd"/>
      <w:r w:rsidR="004A132B" w:rsidRPr="004A132B">
        <w:t xml:space="preserve">1 </w:t>
      </w:r>
      <w:r w:rsidR="004A132B">
        <w:t xml:space="preserve">и </w:t>
      </w:r>
      <w:proofErr w:type="spellStart"/>
      <w:r w:rsidR="004A132B">
        <w:rPr>
          <w:lang w:val="en-US"/>
        </w:rPr>
        <w:t>MbConv</w:t>
      </w:r>
      <w:proofErr w:type="spellEnd"/>
      <w:r w:rsidR="004A132B" w:rsidRPr="004A132B">
        <w:t>6</w:t>
      </w:r>
    </w:p>
    <w:p w14:paraId="406AB84F" w14:textId="1970F3FF" w:rsidR="003A5F79" w:rsidRPr="00E51592" w:rsidRDefault="003A5F79" w:rsidP="00190AC9">
      <w:pPr>
        <w:pStyle w:val="a3"/>
      </w:pPr>
      <w:r w:rsidRPr="006F488A">
        <w:tab/>
      </w:r>
      <w:r>
        <w:t xml:space="preserve">В 2021 году была разработана усовершенствованная версия данной архитектуры - </w:t>
      </w:r>
      <w:r w:rsidRPr="003A5F79">
        <w:t>EfficientNetV2</w:t>
      </w:r>
      <w:r w:rsidR="00842D6D" w:rsidRPr="00842D6D">
        <w:t xml:space="preserve">, </w:t>
      </w:r>
      <w:r w:rsidR="00842D6D">
        <w:t xml:space="preserve">особенностью которой было использование нового поколения </w:t>
      </w:r>
      <w:proofErr w:type="spellStart"/>
      <w:r w:rsidR="00842D6D">
        <w:t>свёрточных</w:t>
      </w:r>
      <w:proofErr w:type="spellEnd"/>
      <w:r w:rsidR="00842D6D">
        <w:t xml:space="preserve"> блоков - </w:t>
      </w:r>
      <w:proofErr w:type="spellStart"/>
      <w:r w:rsidR="00842D6D" w:rsidRPr="00842D6D">
        <w:t>Fused-MBConv</w:t>
      </w:r>
      <w:proofErr w:type="spellEnd"/>
      <w:r w:rsidR="00842D6D" w:rsidRPr="00842D6D">
        <w:t xml:space="preserve">, </w:t>
      </w:r>
      <w:r w:rsidR="00842D6D">
        <w:t>а также</w:t>
      </w:r>
      <w:r w:rsidR="00B35241">
        <w:t xml:space="preserve"> автоматической</w:t>
      </w:r>
      <w:r w:rsidR="00842D6D">
        <w:t xml:space="preserve"> генераци</w:t>
      </w:r>
      <w:r w:rsidR="00B35241">
        <w:t>и</w:t>
      </w:r>
      <w:r w:rsidR="00842D6D">
        <w:t xml:space="preserve"> архитектуры с помощью</w:t>
      </w:r>
      <w:r w:rsidR="00E51592">
        <w:t xml:space="preserve"> автоматического</w:t>
      </w:r>
      <w:r w:rsidR="00842D6D">
        <w:t xml:space="preserve"> алгоритма </w:t>
      </w:r>
      <w:r w:rsidR="00FD2893">
        <w:t>п</w:t>
      </w:r>
      <w:r w:rsidR="00FD2893" w:rsidRPr="00FD2893">
        <w:t>оиск</w:t>
      </w:r>
      <w:r w:rsidR="00FD2893">
        <w:t>а</w:t>
      </w:r>
      <w:r w:rsidR="00FD2893" w:rsidRPr="00FD2893">
        <w:t xml:space="preserve"> архитектуры </w:t>
      </w:r>
      <w:r w:rsidR="00E51592">
        <w:rPr>
          <w:lang w:val="en-US"/>
        </w:rPr>
        <w:t>NAS</w:t>
      </w:r>
      <w:r w:rsidR="00E51592" w:rsidRPr="00E51592">
        <w:t xml:space="preserve"> </w:t>
      </w:r>
      <w:r w:rsidR="00E51592">
        <w:fldChar w:fldCharType="begin"/>
      </w:r>
      <w:r w:rsidR="00E51592">
        <w:instrText xml:space="preserve"> ADDIN ZOTERO_ITEM CSL_CITATION {"citationID":"7ySDcPK4","properties":{"formattedCitation":"[4]","plainCitation":"[4]","noteIndex":0},"citationItems":[{"id":107,"uris":["http://zotero.org/users/16411574/items/XZL3PLLB"],"itemData":{"id":107,"type":"article","abstract":"This paper introduces EfficientNetV2, a new family of convolutional networks that have faster training speed and better parameter efficiency than previous models. To develop this family of models, we use a combination of training-aware neural architecture search and scaling, to jointly optimize training speed and parameter efficiency. The models were searched from the search space enriched with new ops such as Fused-MBConv. Our experiments show that EfficientNetV2 models train much faster than state-of-the-art models while being up to 6.8x smaller. Our training can be further sped up by progressively increasing the image size during training, but it often causes a drop in accuracy. To compensate for this accuracy drop, we propose to adaptively adjust regularization (e.g., dropout and data augmentation) as well, such that we can achieve both fast training and good accuracy. With progressive learning, our EfficientNetV2 significantly outperforms previous models on ImageNet and CIFAR/Cars/Flowers datasets. By pretraining on the same ImageNet21k, our EfficientNetV2 achieves 87.3% top-1 accuracy on ImageNet ILSVRC2012, outperforming the recent ViT by 2.0% accuracy while training 5x-11x faster using the same computing resources. Code will be available at https://github.com/google/automl/tree/master/efficientnetv2.","DOI":"10.48550/arXiv.2104.00298","note":"arXiv:2104.00298 [cs]","number":"arXiv:2104.00298","publisher":"arXiv","source":"arXiv.org","title":"EfficientNetV2: Smaller Models and Faster Training","title-short":"EfficientNetV2","URL":"http://arxiv.org/abs/2104.00298","author":[{"family":"Tan","given":"Mingxing"},{"family":"Le","given":"Quoc V."}],"accessed":{"date-parts":[["2025",2,16]]},"issued":{"date-parts":[["2021",6,23]]}}}],"schema":"https://github.com/citation-style-language/schema/raw/master/csl-citation.json"} </w:instrText>
      </w:r>
      <w:r w:rsidR="00E51592">
        <w:fldChar w:fldCharType="separate"/>
      </w:r>
      <w:r w:rsidR="00E51592" w:rsidRPr="00E51592">
        <w:rPr>
          <w:rFonts w:cs="Times New Roman"/>
        </w:rPr>
        <w:t>[4]</w:t>
      </w:r>
      <w:r w:rsidR="00E51592">
        <w:fldChar w:fldCharType="end"/>
      </w:r>
      <w:r w:rsidR="00E51592" w:rsidRPr="00E51592">
        <w:t>.</w:t>
      </w:r>
    </w:p>
    <w:p w14:paraId="2641EA72" w14:textId="5B9323B2" w:rsidR="00FA7056" w:rsidRPr="00FA7056" w:rsidRDefault="00FA7056" w:rsidP="00190AC9">
      <w:pPr>
        <w:pStyle w:val="a3"/>
        <w:rPr>
          <w:b/>
          <w:bCs/>
        </w:rPr>
      </w:pPr>
      <w:r w:rsidRPr="00F95C70">
        <w:tab/>
      </w:r>
    </w:p>
    <w:p w14:paraId="0F0BF5D0" w14:textId="592D75E2" w:rsidR="00C233EE" w:rsidRPr="003A5F79" w:rsidRDefault="00C233EE" w:rsidP="00190AC9">
      <w:pPr>
        <w:pStyle w:val="a3"/>
      </w:pPr>
    </w:p>
    <w:p w14:paraId="16913F0A" w14:textId="322BE9F3" w:rsidR="009D64DA" w:rsidRPr="003A5F79" w:rsidRDefault="009D64DA" w:rsidP="00190AC9">
      <w:pPr>
        <w:pStyle w:val="a3"/>
      </w:pPr>
    </w:p>
    <w:p w14:paraId="0269BE8B" w14:textId="2DBF8103" w:rsidR="009D64DA" w:rsidRPr="006A5639" w:rsidRDefault="009D64DA" w:rsidP="00190AC9">
      <w:pPr>
        <w:pStyle w:val="a3"/>
      </w:pPr>
    </w:p>
    <w:p w14:paraId="26C51182" w14:textId="713D624B" w:rsidR="009D64DA" w:rsidRPr="006A5639" w:rsidRDefault="009D64DA" w:rsidP="00190AC9">
      <w:pPr>
        <w:pStyle w:val="a3"/>
      </w:pPr>
    </w:p>
    <w:p w14:paraId="5AF0CEAE" w14:textId="6335D7BA" w:rsidR="009D64DA" w:rsidRPr="006A5639" w:rsidRDefault="009D64DA" w:rsidP="00190AC9">
      <w:pPr>
        <w:pStyle w:val="a3"/>
      </w:pPr>
    </w:p>
    <w:p w14:paraId="23A1F7B4" w14:textId="17A874E8" w:rsidR="009D64DA" w:rsidRPr="006A5639" w:rsidRDefault="009D64DA" w:rsidP="00190AC9">
      <w:pPr>
        <w:pStyle w:val="a3"/>
      </w:pPr>
    </w:p>
    <w:p w14:paraId="3499AAD2" w14:textId="063AF928" w:rsidR="009D64DA" w:rsidRPr="006A5639" w:rsidRDefault="009D64DA" w:rsidP="00190AC9">
      <w:pPr>
        <w:pStyle w:val="a3"/>
      </w:pPr>
    </w:p>
    <w:p w14:paraId="1F753638" w14:textId="6EADCF25" w:rsidR="009D64DA" w:rsidRPr="006A5639" w:rsidRDefault="009D64DA" w:rsidP="00190AC9">
      <w:pPr>
        <w:pStyle w:val="a3"/>
      </w:pPr>
    </w:p>
    <w:p w14:paraId="1CF09F40" w14:textId="561A27CD" w:rsidR="009D64DA" w:rsidRPr="006A5639" w:rsidRDefault="009D64DA" w:rsidP="00190AC9">
      <w:pPr>
        <w:pStyle w:val="a3"/>
      </w:pPr>
    </w:p>
    <w:p w14:paraId="4475BD3D" w14:textId="73E997DC" w:rsidR="009D64DA" w:rsidRPr="006A5639" w:rsidRDefault="009D64DA" w:rsidP="00190AC9">
      <w:pPr>
        <w:pStyle w:val="a3"/>
      </w:pPr>
    </w:p>
    <w:p w14:paraId="6373D6CB" w14:textId="6E041DF5" w:rsidR="009D64DA" w:rsidRPr="006A5639" w:rsidRDefault="009D64DA" w:rsidP="00190AC9">
      <w:pPr>
        <w:pStyle w:val="a3"/>
      </w:pPr>
    </w:p>
    <w:p w14:paraId="2EFE35A5" w14:textId="695CB54F" w:rsidR="009D64DA" w:rsidRPr="006A5639" w:rsidRDefault="009D64DA" w:rsidP="00190AC9">
      <w:pPr>
        <w:pStyle w:val="a3"/>
      </w:pPr>
    </w:p>
    <w:p w14:paraId="24A484A6" w14:textId="56818BD3" w:rsidR="009D64DA" w:rsidRPr="006A5639" w:rsidRDefault="009D64DA" w:rsidP="00190AC9">
      <w:pPr>
        <w:pStyle w:val="a3"/>
      </w:pPr>
    </w:p>
    <w:p w14:paraId="42DE0E58" w14:textId="5BD92700" w:rsidR="009D64DA" w:rsidRPr="006A5639" w:rsidRDefault="009D64DA" w:rsidP="00190AC9">
      <w:pPr>
        <w:pStyle w:val="a3"/>
      </w:pPr>
    </w:p>
    <w:p w14:paraId="34BA0D75" w14:textId="451E9690" w:rsidR="009D64DA" w:rsidRPr="006A5639" w:rsidRDefault="009D64DA" w:rsidP="00190AC9">
      <w:pPr>
        <w:pStyle w:val="a3"/>
      </w:pPr>
    </w:p>
    <w:p w14:paraId="4182EE79" w14:textId="449D06A6" w:rsidR="0020276D" w:rsidRPr="006A5639" w:rsidRDefault="0020276D" w:rsidP="00190AC9">
      <w:pPr>
        <w:pStyle w:val="a3"/>
      </w:pPr>
    </w:p>
    <w:p w14:paraId="5714DFFA" w14:textId="56E15335" w:rsidR="0020276D" w:rsidRPr="006A5639" w:rsidRDefault="0020276D" w:rsidP="00190AC9">
      <w:pPr>
        <w:pStyle w:val="a3"/>
      </w:pPr>
    </w:p>
    <w:p w14:paraId="288DCFDC" w14:textId="77777777" w:rsidR="00A16B20" w:rsidRPr="006A5639" w:rsidRDefault="00A16B20" w:rsidP="00190AC9">
      <w:pPr>
        <w:pStyle w:val="a3"/>
      </w:pPr>
    </w:p>
    <w:p w14:paraId="752BA34F" w14:textId="2624F7CD" w:rsidR="006E30E1" w:rsidRPr="006A5639" w:rsidRDefault="006E30E1" w:rsidP="00190AC9">
      <w:pPr>
        <w:pStyle w:val="a3"/>
      </w:pPr>
    </w:p>
    <w:p w14:paraId="73432EBD" w14:textId="7364FC7F" w:rsidR="006E30E1" w:rsidRPr="006A5639" w:rsidRDefault="006E30E1" w:rsidP="00190AC9">
      <w:pPr>
        <w:pStyle w:val="a3"/>
      </w:pPr>
    </w:p>
    <w:p w14:paraId="3AA3FE8F" w14:textId="77777777" w:rsidR="009D64DA" w:rsidRPr="006A5639" w:rsidRDefault="009D64DA" w:rsidP="00190AC9">
      <w:pPr>
        <w:pStyle w:val="a3"/>
      </w:pPr>
    </w:p>
    <w:p w14:paraId="5C862B08" w14:textId="54143B3B" w:rsidR="00D6760D" w:rsidRDefault="00D6760D" w:rsidP="00190AC9">
      <w:pPr>
        <w:pStyle w:val="a3"/>
      </w:pPr>
    </w:p>
    <w:p w14:paraId="00DAAA36" w14:textId="325FC91D" w:rsidR="004B613E" w:rsidRDefault="004B613E" w:rsidP="00190AC9">
      <w:pPr>
        <w:pStyle w:val="a3"/>
      </w:pPr>
    </w:p>
    <w:p w14:paraId="7CAFD154" w14:textId="77777777" w:rsidR="004B613E" w:rsidRPr="00C333D7" w:rsidRDefault="004B613E" w:rsidP="00190AC9">
      <w:pPr>
        <w:pStyle w:val="a3"/>
      </w:pPr>
    </w:p>
    <w:p w14:paraId="4D02CF19" w14:textId="37BD9C0D" w:rsidR="00ED5E52" w:rsidRPr="00E51592" w:rsidRDefault="00443D17" w:rsidP="00E51592">
      <w:pPr>
        <w:pStyle w:val="a5"/>
      </w:pPr>
      <w:bookmarkStart w:id="8" w:name="_Toc189870361"/>
      <w:r>
        <w:t>СПИСОК ЛИТЕРАТУРЫ</w:t>
      </w:r>
      <w:bookmarkEnd w:id="8"/>
    </w:p>
    <w:p w14:paraId="2BE4D097" w14:textId="77777777" w:rsidR="00E51592" w:rsidRPr="00E51592" w:rsidRDefault="00783289" w:rsidP="00E51592">
      <w:pPr>
        <w:pStyle w:val="a3"/>
      </w:pPr>
      <w:r>
        <w:rPr>
          <w:lang w:val="en-US"/>
        </w:rPr>
        <w:fldChar w:fldCharType="begin"/>
      </w:r>
      <w:r w:rsidR="00580F6F">
        <w:instrText xml:space="preserve"> ADDIN ZOTERO_BIBL {"uncited":[],"omitted":[],"custom":[]} CSL_BIBLIOGRAPHY </w:instrText>
      </w:r>
      <w:r>
        <w:rPr>
          <w:lang w:val="en-US"/>
        </w:rPr>
        <w:fldChar w:fldCharType="separate"/>
      </w:r>
      <w:r w:rsidR="00E51592" w:rsidRPr="00E51592">
        <w:t>1.</w:t>
      </w:r>
      <w:r w:rsidR="00E51592" w:rsidRPr="00E51592">
        <w:tab/>
        <w:t xml:space="preserve">Сикорский О.С. Обзор </w:t>
      </w:r>
      <w:proofErr w:type="spellStart"/>
      <w:r w:rsidR="00E51592" w:rsidRPr="00E51592">
        <w:t>свёрточных</w:t>
      </w:r>
      <w:proofErr w:type="spellEnd"/>
      <w:r w:rsidR="00E51592" w:rsidRPr="00E51592">
        <w:t xml:space="preserve"> нейронных сетей для задачи классификации изображений // Новые информационные технологии в автоматизированных системах. 2017. № 20. P. 37–42.</w:t>
      </w:r>
    </w:p>
    <w:p w14:paraId="04230813" w14:textId="77777777" w:rsidR="00E51592" w:rsidRPr="00E51592" w:rsidRDefault="00E51592" w:rsidP="00E51592">
      <w:pPr>
        <w:pStyle w:val="a3"/>
        <w:rPr>
          <w:lang w:val="en-US"/>
        </w:rPr>
      </w:pPr>
      <w:r w:rsidRPr="00E51592">
        <w:t>2.</w:t>
      </w:r>
      <w:r w:rsidRPr="00E51592">
        <w:tab/>
      </w:r>
      <w:proofErr w:type="spellStart"/>
      <w:r w:rsidRPr="00E51592">
        <w:t>Маршалко</w:t>
      </w:r>
      <w:proofErr w:type="spellEnd"/>
      <w:r w:rsidRPr="00E51592">
        <w:t xml:space="preserve"> Д.В., Кубанских О.В. Архитектура </w:t>
      </w:r>
      <w:proofErr w:type="spellStart"/>
      <w:r w:rsidRPr="00E51592">
        <w:t>свёрточных</w:t>
      </w:r>
      <w:proofErr w:type="spellEnd"/>
      <w:r w:rsidRPr="00E51592">
        <w:t xml:space="preserve"> нейронных сетей // Ученые записки Брянского государственного университета. </w:t>
      </w:r>
      <w:r w:rsidRPr="00E51592">
        <w:rPr>
          <w:lang w:val="en-US"/>
        </w:rPr>
        <w:t>2019. № 4 (16). P. 10–13.</w:t>
      </w:r>
    </w:p>
    <w:p w14:paraId="4EF984DD" w14:textId="77777777" w:rsidR="00E51592" w:rsidRPr="00E51592" w:rsidRDefault="00E51592" w:rsidP="00E51592">
      <w:pPr>
        <w:pStyle w:val="a3"/>
      </w:pPr>
      <w:r w:rsidRPr="00E51592">
        <w:rPr>
          <w:lang w:val="en-US"/>
        </w:rPr>
        <w:t>3.</w:t>
      </w:r>
      <w:r w:rsidRPr="00E51592">
        <w:rPr>
          <w:lang w:val="en-US"/>
        </w:rPr>
        <w:tab/>
      </w:r>
      <w:proofErr w:type="spellStart"/>
      <w:r w:rsidRPr="00E51592">
        <w:rPr>
          <w:lang w:val="en-US"/>
        </w:rPr>
        <w:t>Lecun</w:t>
      </w:r>
      <w:proofErr w:type="spellEnd"/>
      <w:r w:rsidRPr="00E51592">
        <w:rPr>
          <w:lang w:val="en-US"/>
        </w:rPr>
        <w:t xml:space="preserve"> Y. et al. Gradient-based learning applied to document recognition // Proc. IEEE. 1998. </w:t>
      </w:r>
      <w:proofErr w:type="spellStart"/>
      <w:r w:rsidRPr="00E51592">
        <w:t>Vol</w:t>
      </w:r>
      <w:proofErr w:type="spellEnd"/>
      <w:r w:rsidRPr="00E51592">
        <w:t>. 86, № 11. P. 2278–2324.</w:t>
      </w:r>
    </w:p>
    <w:p w14:paraId="556AE275" w14:textId="77777777" w:rsidR="00E51592" w:rsidRPr="00E51592" w:rsidRDefault="00E51592" w:rsidP="00E51592">
      <w:pPr>
        <w:pStyle w:val="a3"/>
        <w:rPr>
          <w:lang w:val="en-US"/>
        </w:rPr>
      </w:pPr>
      <w:r w:rsidRPr="00E51592">
        <w:rPr>
          <w:lang w:val="en-US"/>
        </w:rPr>
        <w:t>4.</w:t>
      </w:r>
      <w:r w:rsidRPr="00E51592">
        <w:rPr>
          <w:lang w:val="en-US"/>
        </w:rPr>
        <w:tab/>
        <w:t xml:space="preserve">Tan M., Le Q.V. EfficientNetV2: Smaller Models and Faster Training: arXiv:2104.00298. </w:t>
      </w:r>
      <w:proofErr w:type="spellStart"/>
      <w:r w:rsidRPr="00E51592">
        <w:rPr>
          <w:lang w:val="en-US"/>
        </w:rPr>
        <w:t>arXiv</w:t>
      </w:r>
      <w:proofErr w:type="spellEnd"/>
      <w:r w:rsidRPr="00E51592">
        <w:rPr>
          <w:lang w:val="en-US"/>
        </w:rPr>
        <w:t>, 2021.</w:t>
      </w:r>
    </w:p>
    <w:p w14:paraId="007E89FC" w14:textId="77777777" w:rsidR="00E51592" w:rsidRPr="00E51592" w:rsidRDefault="00E51592" w:rsidP="00E51592">
      <w:pPr>
        <w:pStyle w:val="a3"/>
        <w:rPr>
          <w:lang w:val="en-US"/>
        </w:rPr>
      </w:pPr>
      <w:r w:rsidRPr="00E51592">
        <w:rPr>
          <w:lang w:val="en-US"/>
        </w:rPr>
        <w:t>5.</w:t>
      </w:r>
      <w:r w:rsidRPr="00E51592">
        <w:rPr>
          <w:lang w:val="en-US"/>
        </w:rPr>
        <w:tab/>
      </w:r>
      <w:proofErr w:type="spellStart"/>
      <w:r w:rsidRPr="00E51592">
        <w:rPr>
          <w:lang w:val="en-US"/>
        </w:rPr>
        <w:t>Parhi</w:t>
      </w:r>
      <w:proofErr w:type="spellEnd"/>
      <w:r w:rsidRPr="00E51592">
        <w:rPr>
          <w:lang w:val="en-US"/>
        </w:rPr>
        <w:t xml:space="preserve"> R., Nowak R.D. The Role of Neural Network Activation Functions // IEEE Signal Process. Lett. 2020. Vol. 27. P. 1779–1783.</w:t>
      </w:r>
    </w:p>
    <w:p w14:paraId="1180361B" w14:textId="77777777" w:rsidR="00E51592" w:rsidRPr="00E51592" w:rsidRDefault="00E51592" w:rsidP="00E51592">
      <w:pPr>
        <w:pStyle w:val="a3"/>
      </w:pPr>
      <w:r w:rsidRPr="00E51592">
        <w:rPr>
          <w:lang w:val="en-US"/>
        </w:rPr>
        <w:t>6.</w:t>
      </w:r>
      <w:r w:rsidRPr="00E51592">
        <w:rPr>
          <w:lang w:val="en-US"/>
        </w:rPr>
        <w:tab/>
        <w:t xml:space="preserve">Zafar A. et al. A Comparison of Pooling Methods for Convolutional Neural Networks: 17 // Applied Sciences. </w:t>
      </w:r>
      <w:proofErr w:type="spellStart"/>
      <w:r w:rsidRPr="00E51592">
        <w:t>Multidisciplinary</w:t>
      </w:r>
      <w:proofErr w:type="spellEnd"/>
      <w:r w:rsidRPr="00E51592">
        <w:t xml:space="preserve"> Digital Publishing Institute, 2022. </w:t>
      </w:r>
      <w:proofErr w:type="spellStart"/>
      <w:r w:rsidRPr="00E51592">
        <w:t>Vol</w:t>
      </w:r>
      <w:proofErr w:type="spellEnd"/>
      <w:r w:rsidRPr="00E51592">
        <w:t>. 12, № 17. P. 8643.</w:t>
      </w:r>
    </w:p>
    <w:p w14:paraId="7EA86E11" w14:textId="77777777" w:rsidR="00E51592" w:rsidRPr="00E51592" w:rsidRDefault="00E51592" w:rsidP="00E51592">
      <w:pPr>
        <w:pStyle w:val="a3"/>
        <w:rPr>
          <w:lang w:val="en-US"/>
        </w:rPr>
      </w:pPr>
      <w:r w:rsidRPr="00E51592">
        <w:t>7.</w:t>
      </w:r>
      <w:r w:rsidRPr="00E51592">
        <w:tab/>
        <w:t xml:space="preserve">Нгуен К. Т, Боровик И. Г. Сравнение функций активации </w:t>
      </w:r>
      <w:proofErr w:type="spellStart"/>
      <w:r w:rsidRPr="00E51592">
        <w:t>softmax</w:t>
      </w:r>
      <w:proofErr w:type="spellEnd"/>
      <w:r w:rsidRPr="00E51592">
        <w:t xml:space="preserve"> и </w:t>
      </w:r>
      <w:proofErr w:type="spellStart"/>
      <w:r w:rsidRPr="00E51592">
        <w:t>сигмоида</w:t>
      </w:r>
      <w:proofErr w:type="spellEnd"/>
      <w:r w:rsidRPr="00E51592">
        <w:t xml:space="preserve"> в контексте </w:t>
      </w:r>
      <w:proofErr w:type="spellStart"/>
      <w:r w:rsidRPr="00E51592">
        <w:t>многоклассовой</w:t>
      </w:r>
      <w:proofErr w:type="spellEnd"/>
      <w:r w:rsidRPr="00E51592">
        <w:t xml:space="preserve"> классификации распознавания объектов // Международный научно-исследовательский журнал. </w:t>
      </w:r>
      <w:r w:rsidRPr="00E51592">
        <w:rPr>
          <w:lang w:val="en-US"/>
        </w:rPr>
        <w:t>2024. № 6 (144).</w:t>
      </w:r>
    </w:p>
    <w:p w14:paraId="1E9379BA" w14:textId="77777777" w:rsidR="00E51592" w:rsidRPr="00E51592" w:rsidRDefault="00E51592" w:rsidP="00E51592">
      <w:pPr>
        <w:pStyle w:val="a3"/>
      </w:pPr>
      <w:r w:rsidRPr="00E51592">
        <w:rPr>
          <w:lang w:val="en-US"/>
        </w:rPr>
        <w:t>8.</w:t>
      </w:r>
      <w:r w:rsidRPr="00E51592">
        <w:rPr>
          <w:lang w:val="en-US"/>
        </w:rPr>
        <w:tab/>
      </w:r>
      <w:proofErr w:type="spellStart"/>
      <w:r w:rsidRPr="00E51592">
        <w:rPr>
          <w:lang w:val="en-US"/>
        </w:rPr>
        <w:t>Krizhevsky</w:t>
      </w:r>
      <w:proofErr w:type="spellEnd"/>
      <w:r w:rsidRPr="00E51592">
        <w:rPr>
          <w:lang w:val="en-US"/>
        </w:rPr>
        <w:t xml:space="preserve"> A., </w:t>
      </w:r>
      <w:proofErr w:type="spellStart"/>
      <w:r w:rsidRPr="00E51592">
        <w:rPr>
          <w:lang w:val="en-US"/>
        </w:rPr>
        <w:t>Sutskever</w:t>
      </w:r>
      <w:proofErr w:type="spellEnd"/>
      <w:r w:rsidRPr="00E51592">
        <w:rPr>
          <w:lang w:val="en-US"/>
        </w:rPr>
        <w:t xml:space="preserve"> I., Hinton G.E. ImageNet classification with deep convolutional neural networks // </w:t>
      </w:r>
      <w:proofErr w:type="spellStart"/>
      <w:r w:rsidRPr="00E51592">
        <w:rPr>
          <w:lang w:val="en-US"/>
        </w:rPr>
        <w:t>Commun</w:t>
      </w:r>
      <w:proofErr w:type="spellEnd"/>
      <w:r w:rsidRPr="00E51592">
        <w:rPr>
          <w:lang w:val="en-US"/>
        </w:rPr>
        <w:t xml:space="preserve">. </w:t>
      </w:r>
      <w:r w:rsidRPr="00E51592">
        <w:t xml:space="preserve">ACM. 2017. </w:t>
      </w:r>
      <w:proofErr w:type="spellStart"/>
      <w:r w:rsidRPr="00E51592">
        <w:t>Vol</w:t>
      </w:r>
      <w:proofErr w:type="spellEnd"/>
      <w:r w:rsidRPr="00E51592">
        <w:t>. 60, № 6. P. 84–90.</w:t>
      </w:r>
    </w:p>
    <w:p w14:paraId="1AB193E3" w14:textId="77777777" w:rsidR="00E51592" w:rsidRPr="00E51592" w:rsidRDefault="00E51592" w:rsidP="00E51592">
      <w:pPr>
        <w:pStyle w:val="a3"/>
        <w:rPr>
          <w:lang w:val="en-US"/>
        </w:rPr>
      </w:pPr>
      <w:r w:rsidRPr="00E51592">
        <w:t>9.</w:t>
      </w:r>
      <w:r w:rsidRPr="00E51592">
        <w:tab/>
        <w:t xml:space="preserve">Федотов </w:t>
      </w:r>
      <w:proofErr w:type="spellStart"/>
      <w:r w:rsidRPr="00E51592">
        <w:t>И.с</w:t>
      </w:r>
      <w:proofErr w:type="spellEnd"/>
      <w:r w:rsidRPr="00E51592">
        <w:t xml:space="preserve">. Трансферное обучение в компьютерном зрении: применение и перспективы // Вестник науки. </w:t>
      </w:r>
      <w:r w:rsidRPr="00E51592">
        <w:rPr>
          <w:lang w:val="en-US"/>
        </w:rPr>
        <w:t>2023. Vol. 1, № 9 (66). P. 135–137.</w:t>
      </w:r>
    </w:p>
    <w:p w14:paraId="29833199" w14:textId="77777777" w:rsidR="00E51592" w:rsidRPr="00E51592" w:rsidRDefault="00E51592" w:rsidP="00E51592">
      <w:pPr>
        <w:pStyle w:val="a3"/>
        <w:rPr>
          <w:lang w:val="en-US"/>
        </w:rPr>
      </w:pPr>
      <w:r w:rsidRPr="00E51592">
        <w:rPr>
          <w:lang w:val="en-US"/>
        </w:rPr>
        <w:t>10.</w:t>
      </w:r>
      <w:r w:rsidRPr="00E51592">
        <w:rPr>
          <w:lang w:val="en-US"/>
        </w:rPr>
        <w:tab/>
      </w:r>
      <w:proofErr w:type="spellStart"/>
      <w:r w:rsidRPr="00E51592">
        <w:rPr>
          <w:lang w:val="en-US"/>
        </w:rPr>
        <w:t>Russakovsky</w:t>
      </w:r>
      <w:proofErr w:type="spellEnd"/>
      <w:r w:rsidRPr="00E51592">
        <w:rPr>
          <w:lang w:val="en-US"/>
        </w:rPr>
        <w:t xml:space="preserve"> O. et al. ImageNet Large Scale Visual Recognition Challenge: arXiv:1409.0575. </w:t>
      </w:r>
      <w:proofErr w:type="spellStart"/>
      <w:r w:rsidRPr="00E51592">
        <w:rPr>
          <w:lang w:val="en-US"/>
        </w:rPr>
        <w:t>arXiv</w:t>
      </w:r>
      <w:proofErr w:type="spellEnd"/>
      <w:r w:rsidRPr="00E51592">
        <w:rPr>
          <w:lang w:val="en-US"/>
        </w:rPr>
        <w:t>, 2015.</w:t>
      </w:r>
    </w:p>
    <w:p w14:paraId="29129506" w14:textId="77777777" w:rsidR="00E51592" w:rsidRPr="00E51592" w:rsidRDefault="00E51592" w:rsidP="00E51592">
      <w:pPr>
        <w:pStyle w:val="a3"/>
        <w:rPr>
          <w:lang w:val="en-US"/>
        </w:rPr>
      </w:pPr>
      <w:r w:rsidRPr="00E51592">
        <w:rPr>
          <w:lang w:val="en-US"/>
        </w:rPr>
        <w:t>11.</w:t>
      </w:r>
      <w:r w:rsidRPr="00E51592">
        <w:rPr>
          <w:lang w:val="en-US"/>
        </w:rPr>
        <w:tab/>
      </w:r>
      <w:proofErr w:type="spellStart"/>
      <w:r w:rsidRPr="00E51592">
        <w:rPr>
          <w:lang w:val="en-US"/>
        </w:rPr>
        <w:t>Simonyan</w:t>
      </w:r>
      <w:proofErr w:type="spellEnd"/>
      <w:r w:rsidRPr="00E51592">
        <w:rPr>
          <w:lang w:val="en-US"/>
        </w:rPr>
        <w:t xml:space="preserve"> K., Zisserman A. Very Deep Convolutional Networks for Large-Scale Image Recognition: arXiv:1409.1556. </w:t>
      </w:r>
      <w:proofErr w:type="spellStart"/>
      <w:r w:rsidRPr="00E51592">
        <w:rPr>
          <w:lang w:val="en-US"/>
        </w:rPr>
        <w:t>arXiv</w:t>
      </w:r>
      <w:proofErr w:type="spellEnd"/>
      <w:r w:rsidRPr="00E51592">
        <w:rPr>
          <w:lang w:val="en-US"/>
        </w:rPr>
        <w:t>, 2015.</w:t>
      </w:r>
    </w:p>
    <w:p w14:paraId="48EBC3DF" w14:textId="77777777" w:rsidR="00E51592" w:rsidRPr="00E51592" w:rsidRDefault="00E51592" w:rsidP="00E51592">
      <w:pPr>
        <w:pStyle w:val="a3"/>
        <w:rPr>
          <w:lang w:val="en-US"/>
        </w:rPr>
      </w:pPr>
      <w:r w:rsidRPr="00E51592">
        <w:rPr>
          <w:lang w:val="en-US"/>
        </w:rPr>
        <w:t>12.</w:t>
      </w:r>
      <w:r w:rsidRPr="00E51592">
        <w:rPr>
          <w:lang w:val="en-US"/>
        </w:rPr>
        <w:tab/>
        <w:t xml:space="preserve">Siddharth T., </w:t>
      </w:r>
      <w:proofErr w:type="spellStart"/>
      <w:r w:rsidRPr="00E51592">
        <w:rPr>
          <w:lang w:val="en-US"/>
        </w:rPr>
        <w:t>Kirar</w:t>
      </w:r>
      <w:proofErr w:type="spellEnd"/>
      <w:r w:rsidRPr="00E51592">
        <w:rPr>
          <w:lang w:val="en-US"/>
        </w:rPr>
        <w:t xml:space="preserve"> B.S., Agrawal D.K. Plant Species Classification Using Transfer Learning by Pretrained Classifier VGG-19: arXiv:2209.03076. </w:t>
      </w:r>
      <w:proofErr w:type="spellStart"/>
      <w:r w:rsidRPr="00E51592">
        <w:rPr>
          <w:lang w:val="en-US"/>
        </w:rPr>
        <w:t>arXiv</w:t>
      </w:r>
      <w:proofErr w:type="spellEnd"/>
      <w:r w:rsidRPr="00E51592">
        <w:rPr>
          <w:lang w:val="en-US"/>
        </w:rPr>
        <w:t>, 2022.</w:t>
      </w:r>
    </w:p>
    <w:p w14:paraId="17C620CC" w14:textId="77777777" w:rsidR="00E51592" w:rsidRPr="00E51592" w:rsidRDefault="00E51592" w:rsidP="00E51592">
      <w:pPr>
        <w:pStyle w:val="a3"/>
        <w:rPr>
          <w:lang w:val="en-US"/>
        </w:rPr>
      </w:pPr>
      <w:r w:rsidRPr="00E51592">
        <w:rPr>
          <w:lang w:val="en-US"/>
        </w:rPr>
        <w:t>13.</w:t>
      </w:r>
      <w:r w:rsidRPr="00E51592">
        <w:rPr>
          <w:lang w:val="en-US"/>
        </w:rPr>
        <w:tab/>
      </w:r>
      <w:proofErr w:type="spellStart"/>
      <w:r w:rsidRPr="00E51592">
        <w:rPr>
          <w:lang w:val="en-US"/>
        </w:rPr>
        <w:t>Apostolopoulos</w:t>
      </w:r>
      <w:proofErr w:type="spellEnd"/>
      <w:r w:rsidRPr="00E51592">
        <w:rPr>
          <w:lang w:val="en-US"/>
        </w:rPr>
        <w:t xml:space="preserve"> I.D., </w:t>
      </w:r>
      <w:proofErr w:type="spellStart"/>
      <w:r w:rsidRPr="00E51592">
        <w:rPr>
          <w:lang w:val="en-US"/>
        </w:rPr>
        <w:t>Tzani</w:t>
      </w:r>
      <w:proofErr w:type="spellEnd"/>
      <w:r w:rsidRPr="00E51592">
        <w:rPr>
          <w:lang w:val="en-US"/>
        </w:rPr>
        <w:t xml:space="preserve"> M. Industrial object, machine part and defect recognition towards fully automated industrial monitoring employing deep learning. The case of multilevel VGG19 // J Ambient </w:t>
      </w:r>
      <w:proofErr w:type="spellStart"/>
      <w:r w:rsidRPr="00E51592">
        <w:rPr>
          <w:lang w:val="en-US"/>
        </w:rPr>
        <w:t>Intell</w:t>
      </w:r>
      <w:proofErr w:type="spellEnd"/>
      <w:r w:rsidRPr="00E51592">
        <w:rPr>
          <w:lang w:val="en-US"/>
        </w:rPr>
        <w:t xml:space="preserve"> Human </w:t>
      </w:r>
      <w:proofErr w:type="spellStart"/>
      <w:r w:rsidRPr="00E51592">
        <w:rPr>
          <w:lang w:val="en-US"/>
        </w:rPr>
        <w:t>Comput</w:t>
      </w:r>
      <w:proofErr w:type="spellEnd"/>
      <w:r w:rsidRPr="00E51592">
        <w:rPr>
          <w:lang w:val="en-US"/>
        </w:rPr>
        <w:t>. 2023. Vol. 14, № 8. P. 10263–10276.</w:t>
      </w:r>
    </w:p>
    <w:p w14:paraId="26E50355" w14:textId="77777777" w:rsidR="00E51592" w:rsidRPr="00E51592" w:rsidRDefault="00E51592" w:rsidP="00E51592">
      <w:pPr>
        <w:pStyle w:val="a3"/>
        <w:rPr>
          <w:lang w:val="en-US"/>
        </w:rPr>
      </w:pPr>
      <w:r w:rsidRPr="00E51592">
        <w:rPr>
          <w:lang w:val="en-US"/>
        </w:rPr>
        <w:t>14.</w:t>
      </w:r>
      <w:r w:rsidRPr="00E51592">
        <w:rPr>
          <w:lang w:val="en-US"/>
        </w:rPr>
        <w:tab/>
        <w:t xml:space="preserve">He K. et al. Deep Residual Learning for Image Recognition: arXiv:1512.03385. </w:t>
      </w:r>
      <w:proofErr w:type="spellStart"/>
      <w:r w:rsidRPr="00E51592">
        <w:rPr>
          <w:lang w:val="en-US"/>
        </w:rPr>
        <w:t>arXiv</w:t>
      </w:r>
      <w:proofErr w:type="spellEnd"/>
      <w:r w:rsidRPr="00E51592">
        <w:rPr>
          <w:lang w:val="en-US"/>
        </w:rPr>
        <w:t>, 2015.</w:t>
      </w:r>
    </w:p>
    <w:p w14:paraId="3ABDA9D3" w14:textId="77777777" w:rsidR="00E51592" w:rsidRPr="00E51592" w:rsidRDefault="00E51592" w:rsidP="00E51592">
      <w:pPr>
        <w:pStyle w:val="a3"/>
        <w:rPr>
          <w:lang w:val="en-US"/>
        </w:rPr>
      </w:pPr>
      <w:r w:rsidRPr="00E51592">
        <w:rPr>
          <w:lang w:val="en-US"/>
        </w:rPr>
        <w:t>15.</w:t>
      </w:r>
      <w:r w:rsidRPr="00E51592">
        <w:rPr>
          <w:lang w:val="en-US"/>
        </w:rPr>
        <w:tab/>
        <w:t xml:space="preserve">Howard A.G. et al. </w:t>
      </w:r>
      <w:proofErr w:type="spellStart"/>
      <w:r w:rsidRPr="00E51592">
        <w:rPr>
          <w:lang w:val="en-US"/>
        </w:rPr>
        <w:t>MobileNets</w:t>
      </w:r>
      <w:proofErr w:type="spellEnd"/>
      <w:r w:rsidRPr="00E51592">
        <w:rPr>
          <w:lang w:val="en-US"/>
        </w:rPr>
        <w:t xml:space="preserve">: Efficient Convolutional Neural Networks for Mobile Vision Applications: arXiv:1704.04861. </w:t>
      </w:r>
      <w:proofErr w:type="spellStart"/>
      <w:r w:rsidRPr="00E51592">
        <w:rPr>
          <w:lang w:val="en-US"/>
        </w:rPr>
        <w:t>arXiv</w:t>
      </w:r>
      <w:proofErr w:type="spellEnd"/>
      <w:r w:rsidRPr="00E51592">
        <w:rPr>
          <w:lang w:val="en-US"/>
        </w:rPr>
        <w:t>, 2017.</w:t>
      </w:r>
    </w:p>
    <w:p w14:paraId="1928C43E" w14:textId="77777777" w:rsidR="00E51592" w:rsidRPr="00E51592" w:rsidRDefault="00E51592" w:rsidP="00E51592">
      <w:pPr>
        <w:pStyle w:val="a3"/>
        <w:rPr>
          <w:lang w:val="en-US"/>
        </w:rPr>
      </w:pPr>
      <w:r w:rsidRPr="00E51592">
        <w:rPr>
          <w:lang w:val="en-US"/>
        </w:rPr>
        <w:t>16.</w:t>
      </w:r>
      <w:r w:rsidRPr="00E51592">
        <w:rPr>
          <w:lang w:val="en-US"/>
        </w:rPr>
        <w:tab/>
        <w:t xml:space="preserve">Sandler M. et al. MobileNetV2: Inverted Residuals and Linear Bottlenecks: arXiv:1801.04381. </w:t>
      </w:r>
      <w:proofErr w:type="spellStart"/>
      <w:r w:rsidRPr="00E51592">
        <w:rPr>
          <w:lang w:val="en-US"/>
        </w:rPr>
        <w:t>arXiv</w:t>
      </w:r>
      <w:proofErr w:type="spellEnd"/>
      <w:r w:rsidRPr="00E51592">
        <w:rPr>
          <w:lang w:val="en-US"/>
        </w:rPr>
        <w:t>, 2019.</w:t>
      </w:r>
    </w:p>
    <w:p w14:paraId="4BFD4807" w14:textId="77777777" w:rsidR="00E51592" w:rsidRPr="00E51592" w:rsidRDefault="00E51592" w:rsidP="00E51592">
      <w:pPr>
        <w:pStyle w:val="a3"/>
        <w:rPr>
          <w:lang w:val="en-US"/>
        </w:rPr>
      </w:pPr>
      <w:r w:rsidRPr="00E51592">
        <w:rPr>
          <w:lang w:val="en-US"/>
        </w:rPr>
        <w:t>17.</w:t>
      </w:r>
      <w:r w:rsidRPr="00E51592">
        <w:rPr>
          <w:lang w:val="en-US"/>
        </w:rPr>
        <w:tab/>
        <w:t xml:space="preserve">Howard A. et al. Searching for MobileNetV3: arXiv:1905.02244. </w:t>
      </w:r>
      <w:proofErr w:type="spellStart"/>
      <w:r w:rsidRPr="00E51592">
        <w:rPr>
          <w:lang w:val="en-US"/>
        </w:rPr>
        <w:t>arXiv</w:t>
      </w:r>
      <w:proofErr w:type="spellEnd"/>
      <w:r w:rsidRPr="00E51592">
        <w:rPr>
          <w:lang w:val="en-US"/>
        </w:rPr>
        <w:t>, 2019.</w:t>
      </w:r>
    </w:p>
    <w:p w14:paraId="4EC115A6" w14:textId="77777777" w:rsidR="00E51592" w:rsidRPr="00E51592" w:rsidRDefault="00E51592" w:rsidP="00E51592">
      <w:pPr>
        <w:pStyle w:val="a3"/>
        <w:rPr>
          <w:lang w:val="en-US"/>
        </w:rPr>
      </w:pPr>
      <w:r w:rsidRPr="00E51592">
        <w:rPr>
          <w:lang w:val="en-US"/>
        </w:rPr>
        <w:t>18.</w:t>
      </w:r>
      <w:r w:rsidRPr="00E51592">
        <w:rPr>
          <w:lang w:val="en-US"/>
        </w:rPr>
        <w:tab/>
        <w:t xml:space="preserve">Tan M., Le Q.V. </w:t>
      </w:r>
      <w:proofErr w:type="spellStart"/>
      <w:r w:rsidRPr="00E51592">
        <w:rPr>
          <w:lang w:val="en-US"/>
        </w:rPr>
        <w:t>EfficientNet</w:t>
      </w:r>
      <w:proofErr w:type="spellEnd"/>
      <w:r w:rsidRPr="00E51592">
        <w:rPr>
          <w:lang w:val="en-US"/>
        </w:rPr>
        <w:t xml:space="preserve">: Rethinking Model Scaling for Convolutional Neural Networks: arXiv:1905.11946. </w:t>
      </w:r>
      <w:proofErr w:type="spellStart"/>
      <w:r w:rsidRPr="00E51592">
        <w:rPr>
          <w:lang w:val="en-US"/>
        </w:rPr>
        <w:t>arXiv</w:t>
      </w:r>
      <w:proofErr w:type="spellEnd"/>
      <w:r w:rsidRPr="00E51592">
        <w:rPr>
          <w:lang w:val="en-US"/>
        </w:rPr>
        <w:t>, 2020.</w:t>
      </w:r>
    </w:p>
    <w:p w14:paraId="77F8B0DE" w14:textId="65DF772E" w:rsidR="00D6760D" w:rsidRPr="005D5DF6" w:rsidRDefault="00783289" w:rsidP="00E51592">
      <w:pPr>
        <w:pStyle w:val="a3"/>
        <w:rPr>
          <w:lang w:val="en-US"/>
        </w:rPr>
      </w:pPr>
      <w:r>
        <w:rPr>
          <w:lang w:val="en-US"/>
        </w:rPr>
        <w:fldChar w:fldCharType="end"/>
      </w:r>
    </w:p>
    <w:p w14:paraId="770ED0AD" w14:textId="2C003D20" w:rsidR="00D6760D" w:rsidRPr="005D5DF6" w:rsidRDefault="00D6760D" w:rsidP="00190AC9">
      <w:pPr>
        <w:pStyle w:val="a3"/>
        <w:rPr>
          <w:lang w:val="en-US"/>
        </w:rPr>
      </w:pPr>
    </w:p>
    <w:p w14:paraId="2035CF4A" w14:textId="4B5E1B7B" w:rsidR="00947EEC" w:rsidRPr="003F08B7" w:rsidRDefault="00947EEC" w:rsidP="00190AC9">
      <w:pPr>
        <w:pStyle w:val="a3"/>
        <w:rPr>
          <w:lang w:val="en-US"/>
        </w:rPr>
      </w:pPr>
    </w:p>
    <w:p w14:paraId="7451101A" w14:textId="34837805" w:rsidR="00947EEC" w:rsidRPr="005D5DF6" w:rsidRDefault="00947EEC" w:rsidP="00190AC9">
      <w:pPr>
        <w:pStyle w:val="a3"/>
        <w:rPr>
          <w:lang w:val="en-US"/>
        </w:rPr>
      </w:pPr>
    </w:p>
    <w:p w14:paraId="32A028E4" w14:textId="454D7AD6" w:rsidR="00947EEC" w:rsidRPr="005D5DF6" w:rsidRDefault="00947EEC" w:rsidP="00190AC9">
      <w:pPr>
        <w:pStyle w:val="a3"/>
        <w:rPr>
          <w:lang w:val="en-US"/>
        </w:rPr>
      </w:pPr>
    </w:p>
    <w:p w14:paraId="486E2C93" w14:textId="45B0CC28" w:rsidR="00947EEC" w:rsidRPr="005D5DF6" w:rsidRDefault="00947EEC" w:rsidP="00190AC9">
      <w:pPr>
        <w:pStyle w:val="a3"/>
        <w:rPr>
          <w:lang w:val="en-US"/>
        </w:rPr>
      </w:pPr>
    </w:p>
    <w:p w14:paraId="2A9502AF" w14:textId="3194B97C" w:rsidR="00947EEC" w:rsidRPr="005D5DF6" w:rsidRDefault="00947EEC" w:rsidP="00190AC9">
      <w:pPr>
        <w:pStyle w:val="a3"/>
        <w:rPr>
          <w:lang w:val="en-US"/>
        </w:rPr>
      </w:pPr>
    </w:p>
    <w:p w14:paraId="319C8F95" w14:textId="5E3D102F" w:rsidR="00947EEC" w:rsidRPr="005D5DF6" w:rsidRDefault="00947EEC" w:rsidP="00190AC9">
      <w:pPr>
        <w:pStyle w:val="a3"/>
        <w:rPr>
          <w:lang w:val="en-US"/>
        </w:rPr>
      </w:pPr>
    </w:p>
    <w:p w14:paraId="67A2B8BC" w14:textId="77777777" w:rsidR="00947EEC" w:rsidRPr="005D5DF6" w:rsidRDefault="00947EEC" w:rsidP="00947EEC">
      <w:pPr>
        <w:jc w:val="center"/>
        <w:rPr>
          <w:lang w:val="en-US"/>
        </w:rPr>
      </w:pPr>
    </w:p>
    <w:sectPr w:rsidR="00947EEC" w:rsidRPr="005D5DF6" w:rsidSect="00947EEC">
      <w:footerReference w:type="default" r:id="rId15"/>
      <w:pgSz w:w="11906" w:h="16838"/>
      <w:pgMar w:top="1134" w:right="850" w:bottom="1134" w:left="1701" w:header="708" w:footer="708"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DD3CFE" w14:textId="77777777" w:rsidR="00BA3DA3" w:rsidRDefault="00BA3DA3" w:rsidP="00D6760D">
      <w:pPr>
        <w:spacing w:line="240" w:lineRule="auto"/>
      </w:pPr>
      <w:r>
        <w:separator/>
      </w:r>
    </w:p>
  </w:endnote>
  <w:endnote w:type="continuationSeparator" w:id="0">
    <w:p w14:paraId="276CC056" w14:textId="77777777" w:rsidR="00BA3DA3" w:rsidRDefault="00BA3DA3" w:rsidP="00D676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CC"/>
    <w:family w:val="swiss"/>
    <w:pitch w:val="variable"/>
    <w:sig w:usb0="E4002EFF" w:usb1="C2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auto"/>
      </w:rPr>
      <w:id w:val="1970856761"/>
      <w:docPartObj>
        <w:docPartGallery w:val="Page Numbers (Bottom of Page)"/>
        <w:docPartUnique/>
      </w:docPartObj>
    </w:sdtPr>
    <w:sdtEndPr>
      <w:rPr>
        <w:color w:val="000000" w:themeColor="text1"/>
      </w:rPr>
    </w:sdtEndPr>
    <w:sdtContent>
      <w:p w14:paraId="0F88B9B9" w14:textId="24E33032" w:rsidR="00947EEC" w:rsidRPr="00A27817" w:rsidRDefault="00947EEC" w:rsidP="00947EEC">
        <w:pPr>
          <w:pStyle w:val="ab"/>
        </w:pPr>
        <w:r w:rsidRPr="00A27817">
          <w:fldChar w:fldCharType="begin"/>
        </w:r>
        <w:r w:rsidRPr="00A27817">
          <w:instrText>PAGE   \* MERGEFORMAT</w:instrText>
        </w:r>
        <w:r w:rsidRPr="00A27817">
          <w:fldChar w:fldCharType="separate"/>
        </w:r>
        <w:r w:rsidRPr="00A27817">
          <w:t>2</w:t>
        </w:r>
        <w:r w:rsidRPr="00A27817">
          <w:fldChar w:fldCharType="end"/>
        </w:r>
      </w:p>
    </w:sdtContent>
  </w:sdt>
  <w:p w14:paraId="12EBA48A" w14:textId="77777777" w:rsidR="00D6760D" w:rsidRDefault="00D6760D" w:rsidP="00947EEC">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F97D3" w14:textId="77777777" w:rsidR="00BA3DA3" w:rsidRDefault="00BA3DA3" w:rsidP="00D6760D">
      <w:pPr>
        <w:spacing w:line="240" w:lineRule="auto"/>
      </w:pPr>
      <w:r>
        <w:separator/>
      </w:r>
    </w:p>
  </w:footnote>
  <w:footnote w:type="continuationSeparator" w:id="0">
    <w:p w14:paraId="78763BEC" w14:textId="77777777" w:rsidR="00BA3DA3" w:rsidRDefault="00BA3DA3" w:rsidP="00D6760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6C5"/>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E423A33"/>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13324D"/>
    <w:multiLevelType w:val="hybridMultilevel"/>
    <w:tmpl w:val="3F6A2D68"/>
    <w:lvl w:ilvl="0" w:tplc="ABD4699E">
      <w:numFmt w:val="bullet"/>
      <w:lvlText w:val=""/>
      <w:lvlJc w:val="left"/>
      <w:pPr>
        <w:ind w:left="1069" w:hanging="360"/>
      </w:pPr>
      <w:rPr>
        <w:rFonts w:ascii="Symbol" w:eastAsiaTheme="minorHAnsi" w:hAnsi="Symbol" w:cstheme="minorBidi"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3" w15:restartNumberingAfterBreak="0">
    <w:nsid w:val="27C91313"/>
    <w:multiLevelType w:val="multilevel"/>
    <w:tmpl w:val="5CD83110"/>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tabs>
          <w:tab w:val="num" w:pos="1077"/>
        </w:tabs>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tabs>
          <w:tab w:val="num" w:pos="1797"/>
        </w:tabs>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284F1438"/>
    <w:multiLevelType w:val="hybridMultilevel"/>
    <w:tmpl w:val="4F1A06D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5" w15:restartNumberingAfterBreak="0">
    <w:nsid w:val="2FB326FC"/>
    <w:multiLevelType w:val="hybridMultilevel"/>
    <w:tmpl w:val="3A3A22BC"/>
    <w:lvl w:ilvl="0" w:tplc="F49A59C4">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31067C8A"/>
    <w:multiLevelType w:val="hybridMultilevel"/>
    <w:tmpl w:val="5E9E608A"/>
    <w:lvl w:ilvl="0" w:tplc="905CA0E8">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48C860F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8" w15:restartNumberingAfterBreak="0">
    <w:nsid w:val="49F461A0"/>
    <w:multiLevelType w:val="multilevel"/>
    <w:tmpl w:val="67C8C95A"/>
    <w:lvl w:ilvl="0">
      <w:start w:val="1"/>
      <w:numFmt w:val="decimal"/>
      <w:lvlText w:val="%1."/>
      <w:lvlJc w:val="left"/>
      <w:pPr>
        <w:ind w:left="1062" w:hanging="360"/>
      </w:pPr>
      <w:rPr>
        <w:rFonts w:hint="default"/>
      </w:rPr>
    </w:lvl>
    <w:lvl w:ilvl="1">
      <w:start w:val="1"/>
      <w:numFmt w:val="decimal"/>
      <w:isLgl/>
      <w:lvlText w:val="%1.%2."/>
      <w:lvlJc w:val="left"/>
      <w:pPr>
        <w:ind w:left="1425" w:hanging="72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791" w:hanging="1080"/>
      </w:pPr>
      <w:rPr>
        <w:rFonts w:hint="default"/>
      </w:rPr>
    </w:lvl>
    <w:lvl w:ilvl="4">
      <w:start w:val="1"/>
      <w:numFmt w:val="decimal"/>
      <w:isLgl/>
      <w:lvlText w:val="%1.%2.%3.%4.%5."/>
      <w:lvlJc w:val="left"/>
      <w:pPr>
        <w:ind w:left="1794" w:hanging="1080"/>
      </w:pPr>
      <w:rPr>
        <w:rFonts w:hint="default"/>
      </w:rPr>
    </w:lvl>
    <w:lvl w:ilvl="5">
      <w:start w:val="1"/>
      <w:numFmt w:val="decimal"/>
      <w:isLgl/>
      <w:lvlText w:val="%1.%2.%3.%4.%5.%6."/>
      <w:lvlJc w:val="left"/>
      <w:pPr>
        <w:ind w:left="2157"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523" w:hanging="1800"/>
      </w:pPr>
      <w:rPr>
        <w:rFonts w:hint="default"/>
      </w:rPr>
    </w:lvl>
    <w:lvl w:ilvl="8">
      <w:start w:val="1"/>
      <w:numFmt w:val="decimal"/>
      <w:isLgl/>
      <w:lvlText w:val="%1.%2.%3.%4.%5.%6.%7.%8.%9."/>
      <w:lvlJc w:val="left"/>
      <w:pPr>
        <w:ind w:left="2886" w:hanging="2160"/>
      </w:pPr>
      <w:rPr>
        <w:rFonts w:hint="default"/>
      </w:rPr>
    </w:lvl>
  </w:abstractNum>
  <w:abstractNum w:abstractNumId="9" w15:restartNumberingAfterBreak="0">
    <w:nsid w:val="575B0DB4"/>
    <w:multiLevelType w:val="multilevel"/>
    <w:tmpl w:val="041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5D3114B"/>
    <w:multiLevelType w:val="multilevel"/>
    <w:tmpl w:val="532C460E"/>
    <w:lvl w:ilvl="0">
      <w:start w:val="1"/>
      <w:numFmt w:val="decimal"/>
      <w:lvlText w:val="%1."/>
      <w:lvlJc w:val="left"/>
      <w:pPr>
        <w:ind w:left="709" w:hanging="352"/>
      </w:pPr>
      <w:rPr>
        <w:rFonts w:hint="default"/>
      </w:rPr>
    </w:lvl>
    <w:lvl w:ilvl="1">
      <w:start w:val="1"/>
      <w:numFmt w:val="decimal"/>
      <w:isLgl/>
      <w:lvlText w:val="%1.%2."/>
      <w:lvlJc w:val="left"/>
      <w:pPr>
        <w:ind w:left="709" w:hanging="352"/>
      </w:pPr>
      <w:rPr>
        <w:rFonts w:hint="default"/>
      </w:rPr>
    </w:lvl>
    <w:lvl w:ilvl="2">
      <w:start w:val="1"/>
      <w:numFmt w:val="decimal"/>
      <w:isLgl/>
      <w:lvlText w:val="%1.%2.%3."/>
      <w:lvlJc w:val="left"/>
      <w:pPr>
        <w:ind w:left="709" w:hanging="352"/>
      </w:pPr>
      <w:rPr>
        <w:rFonts w:hint="default"/>
      </w:rPr>
    </w:lvl>
    <w:lvl w:ilvl="3">
      <w:start w:val="1"/>
      <w:numFmt w:val="decimal"/>
      <w:isLgl/>
      <w:lvlText w:val="%1.%2.%3.%4."/>
      <w:lvlJc w:val="left"/>
      <w:pPr>
        <w:ind w:left="709" w:hanging="352"/>
      </w:pPr>
      <w:rPr>
        <w:rFonts w:hint="default"/>
      </w:rPr>
    </w:lvl>
    <w:lvl w:ilvl="4">
      <w:start w:val="1"/>
      <w:numFmt w:val="decimal"/>
      <w:isLgl/>
      <w:lvlText w:val="%1.%2.%3.%4.%5."/>
      <w:lvlJc w:val="left"/>
      <w:pPr>
        <w:ind w:left="709" w:hanging="352"/>
      </w:pPr>
      <w:rPr>
        <w:rFonts w:hint="default"/>
      </w:rPr>
    </w:lvl>
    <w:lvl w:ilvl="5">
      <w:start w:val="1"/>
      <w:numFmt w:val="decimal"/>
      <w:isLgl/>
      <w:lvlText w:val="%1.%2.%3.%4.%5.%6."/>
      <w:lvlJc w:val="left"/>
      <w:pPr>
        <w:ind w:left="709" w:hanging="352"/>
      </w:pPr>
      <w:rPr>
        <w:rFonts w:hint="default"/>
      </w:rPr>
    </w:lvl>
    <w:lvl w:ilvl="6">
      <w:start w:val="1"/>
      <w:numFmt w:val="decimal"/>
      <w:isLgl/>
      <w:lvlText w:val="%1.%2.%3.%4.%5.%6.%7."/>
      <w:lvlJc w:val="left"/>
      <w:pPr>
        <w:ind w:left="709" w:hanging="352"/>
      </w:pPr>
      <w:rPr>
        <w:rFonts w:hint="default"/>
      </w:rPr>
    </w:lvl>
    <w:lvl w:ilvl="7">
      <w:start w:val="1"/>
      <w:numFmt w:val="decimal"/>
      <w:isLgl/>
      <w:lvlText w:val="%1.%2.%3.%4.%5.%6.%7.%8."/>
      <w:lvlJc w:val="left"/>
      <w:pPr>
        <w:ind w:left="709" w:hanging="352"/>
      </w:pPr>
      <w:rPr>
        <w:rFonts w:hint="default"/>
      </w:rPr>
    </w:lvl>
    <w:lvl w:ilvl="8">
      <w:start w:val="1"/>
      <w:numFmt w:val="decimal"/>
      <w:isLgl/>
      <w:lvlText w:val="%1.%2.%3.%4.%5.%6.%7.%8.%9."/>
      <w:lvlJc w:val="left"/>
      <w:pPr>
        <w:ind w:left="709" w:hanging="352"/>
      </w:pPr>
      <w:rPr>
        <w:rFonts w:hint="default"/>
      </w:rPr>
    </w:lvl>
  </w:abstractNum>
  <w:abstractNum w:abstractNumId="11" w15:restartNumberingAfterBreak="0">
    <w:nsid w:val="6D7A395B"/>
    <w:multiLevelType w:val="hybridMultilevel"/>
    <w:tmpl w:val="2A8A362E"/>
    <w:lvl w:ilvl="0" w:tplc="27263094">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70000BEA"/>
    <w:multiLevelType w:val="hybridMultilevel"/>
    <w:tmpl w:val="6E1A55FA"/>
    <w:lvl w:ilvl="0" w:tplc="AF608F28">
      <w:numFmt w:val="bullet"/>
      <w:lvlText w:val=""/>
      <w:lvlJc w:val="left"/>
      <w:pPr>
        <w:ind w:left="1065" w:hanging="360"/>
      </w:pPr>
      <w:rPr>
        <w:rFonts w:ascii="Symbol" w:eastAsiaTheme="minorHAnsi" w:hAnsi="Symbol" w:cstheme="minorBidi" w:hint="default"/>
      </w:rPr>
    </w:lvl>
    <w:lvl w:ilvl="1" w:tplc="04190003" w:tentative="1">
      <w:start w:val="1"/>
      <w:numFmt w:val="bullet"/>
      <w:lvlText w:val="o"/>
      <w:lvlJc w:val="left"/>
      <w:pPr>
        <w:ind w:left="1785" w:hanging="360"/>
      </w:pPr>
      <w:rPr>
        <w:rFonts w:ascii="Courier New" w:hAnsi="Courier New" w:cs="Courier New" w:hint="default"/>
      </w:rPr>
    </w:lvl>
    <w:lvl w:ilvl="2" w:tplc="04190005" w:tentative="1">
      <w:start w:val="1"/>
      <w:numFmt w:val="bullet"/>
      <w:lvlText w:val=""/>
      <w:lvlJc w:val="left"/>
      <w:pPr>
        <w:ind w:left="2505" w:hanging="360"/>
      </w:pPr>
      <w:rPr>
        <w:rFonts w:ascii="Wingdings" w:hAnsi="Wingdings" w:hint="default"/>
      </w:rPr>
    </w:lvl>
    <w:lvl w:ilvl="3" w:tplc="04190001" w:tentative="1">
      <w:start w:val="1"/>
      <w:numFmt w:val="bullet"/>
      <w:lvlText w:val=""/>
      <w:lvlJc w:val="left"/>
      <w:pPr>
        <w:ind w:left="3225" w:hanging="360"/>
      </w:pPr>
      <w:rPr>
        <w:rFonts w:ascii="Symbol" w:hAnsi="Symbol" w:hint="default"/>
      </w:rPr>
    </w:lvl>
    <w:lvl w:ilvl="4" w:tplc="04190003" w:tentative="1">
      <w:start w:val="1"/>
      <w:numFmt w:val="bullet"/>
      <w:lvlText w:val="o"/>
      <w:lvlJc w:val="left"/>
      <w:pPr>
        <w:ind w:left="3945" w:hanging="360"/>
      </w:pPr>
      <w:rPr>
        <w:rFonts w:ascii="Courier New" w:hAnsi="Courier New" w:cs="Courier New" w:hint="default"/>
      </w:rPr>
    </w:lvl>
    <w:lvl w:ilvl="5" w:tplc="04190005" w:tentative="1">
      <w:start w:val="1"/>
      <w:numFmt w:val="bullet"/>
      <w:lvlText w:val=""/>
      <w:lvlJc w:val="left"/>
      <w:pPr>
        <w:ind w:left="4665" w:hanging="360"/>
      </w:pPr>
      <w:rPr>
        <w:rFonts w:ascii="Wingdings" w:hAnsi="Wingdings" w:hint="default"/>
      </w:rPr>
    </w:lvl>
    <w:lvl w:ilvl="6" w:tplc="04190001" w:tentative="1">
      <w:start w:val="1"/>
      <w:numFmt w:val="bullet"/>
      <w:lvlText w:val=""/>
      <w:lvlJc w:val="left"/>
      <w:pPr>
        <w:ind w:left="5385" w:hanging="360"/>
      </w:pPr>
      <w:rPr>
        <w:rFonts w:ascii="Symbol" w:hAnsi="Symbol" w:hint="default"/>
      </w:rPr>
    </w:lvl>
    <w:lvl w:ilvl="7" w:tplc="04190003" w:tentative="1">
      <w:start w:val="1"/>
      <w:numFmt w:val="bullet"/>
      <w:lvlText w:val="o"/>
      <w:lvlJc w:val="left"/>
      <w:pPr>
        <w:ind w:left="6105" w:hanging="360"/>
      </w:pPr>
      <w:rPr>
        <w:rFonts w:ascii="Courier New" w:hAnsi="Courier New" w:cs="Courier New" w:hint="default"/>
      </w:rPr>
    </w:lvl>
    <w:lvl w:ilvl="8" w:tplc="04190005" w:tentative="1">
      <w:start w:val="1"/>
      <w:numFmt w:val="bullet"/>
      <w:lvlText w:val=""/>
      <w:lvlJc w:val="left"/>
      <w:pPr>
        <w:ind w:left="6825" w:hanging="360"/>
      </w:pPr>
      <w:rPr>
        <w:rFonts w:ascii="Wingdings" w:hAnsi="Wingdings" w:hint="default"/>
      </w:rPr>
    </w:lvl>
  </w:abstractNum>
  <w:abstractNum w:abstractNumId="13" w15:restartNumberingAfterBreak="0">
    <w:nsid w:val="7EBE1BA9"/>
    <w:multiLevelType w:val="hybridMultilevel"/>
    <w:tmpl w:val="94D0828A"/>
    <w:lvl w:ilvl="0" w:tplc="84DEB53E">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5"/>
  </w:num>
  <w:num w:numId="2">
    <w:abstractNumId w:val="2"/>
  </w:num>
  <w:num w:numId="3">
    <w:abstractNumId w:val="6"/>
  </w:num>
  <w:num w:numId="4">
    <w:abstractNumId w:val="13"/>
  </w:num>
  <w:num w:numId="5">
    <w:abstractNumId w:val="11"/>
  </w:num>
  <w:num w:numId="6">
    <w:abstractNumId w:val="4"/>
  </w:num>
  <w:num w:numId="7">
    <w:abstractNumId w:val="9"/>
  </w:num>
  <w:num w:numId="8">
    <w:abstractNumId w:val="1"/>
  </w:num>
  <w:num w:numId="9">
    <w:abstractNumId w:val="0"/>
  </w:num>
  <w:num w:numId="10">
    <w:abstractNumId w:val="10"/>
  </w:num>
  <w:num w:numId="11">
    <w:abstractNumId w:val="7"/>
  </w:num>
  <w:num w:numId="12">
    <w:abstractNumId w:val="3"/>
  </w:num>
  <w:num w:numId="13">
    <w:abstractNumId w:val="8"/>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235E"/>
    <w:rsid w:val="00000EC4"/>
    <w:rsid w:val="00027812"/>
    <w:rsid w:val="00047BC4"/>
    <w:rsid w:val="00076446"/>
    <w:rsid w:val="000937D8"/>
    <w:rsid w:val="00093C33"/>
    <w:rsid w:val="000C2255"/>
    <w:rsid w:val="000D5F10"/>
    <w:rsid w:val="000F2F4E"/>
    <w:rsid w:val="001200DB"/>
    <w:rsid w:val="00121794"/>
    <w:rsid w:val="00130D66"/>
    <w:rsid w:val="001407D2"/>
    <w:rsid w:val="001414D7"/>
    <w:rsid w:val="00142190"/>
    <w:rsid w:val="001514ED"/>
    <w:rsid w:val="00161EBA"/>
    <w:rsid w:val="00162793"/>
    <w:rsid w:val="0016534F"/>
    <w:rsid w:val="00165B34"/>
    <w:rsid w:val="001860D0"/>
    <w:rsid w:val="00190AC9"/>
    <w:rsid w:val="001A510A"/>
    <w:rsid w:val="001B29E1"/>
    <w:rsid w:val="001B3E3F"/>
    <w:rsid w:val="001C413F"/>
    <w:rsid w:val="001C7DAB"/>
    <w:rsid w:val="001D0DFC"/>
    <w:rsid w:val="001D1050"/>
    <w:rsid w:val="001D2A50"/>
    <w:rsid w:val="001D337E"/>
    <w:rsid w:val="002015E6"/>
    <w:rsid w:val="0020276D"/>
    <w:rsid w:val="002050EA"/>
    <w:rsid w:val="002201DC"/>
    <w:rsid w:val="00220296"/>
    <w:rsid w:val="002239EA"/>
    <w:rsid w:val="002327F8"/>
    <w:rsid w:val="00232957"/>
    <w:rsid w:val="00245FD5"/>
    <w:rsid w:val="00246A67"/>
    <w:rsid w:val="00251F5C"/>
    <w:rsid w:val="002532FD"/>
    <w:rsid w:val="00265713"/>
    <w:rsid w:val="0027023F"/>
    <w:rsid w:val="00276A59"/>
    <w:rsid w:val="00280D38"/>
    <w:rsid w:val="0029235E"/>
    <w:rsid w:val="002934C8"/>
    <w:rsid w:val="002A31BF"/>
    <w:rsid w:val="002A48AE"/>
    <w:rsid w:val="002A54D1"/>
    <w:rsid w:val="002C4D30"/>
    <w:rsid w:val="002D2C2A"/>
    <w:rsid w:val="002E472F"/>
    <w:rsid w:val="00316A71"/>
    <w:rsid w:val="00351E24"/>
    <w:rsid w:val="0035321A"/>
    <w:rsid w:val="003572DA"/>
    <w:rsid w:val="003627D0"/>
    <w:rsid w:val="00385B6A"/>
    <w:rsid w:val="00394799"/>
    <w:rsid w:val="003A5F79"/>
    <w:rsid w:val="003A623C"/>
    <w:rsid w:val="003B5735"/>
    <w:rsid w:val="003B7F9C"/>
    <w:rsid w:val="003C6101"/>
    <w:rsid w:val="003E3E3B"/>
    <w:rsid w:val="003E6CF6"/>
    <w:rsid w:val="003F08B7"/>
    <w:rsid w:val="003F4124"/>
    <w:rsid w:val="00424261"/>
    <w:rsid w:val="004366B7"/>
    <w:rsid w:val="004432A7"/>
    <w:rsid w:val="00443D17"/>
    <w:rsid w:val="00453EE1"/>
    <w:rsid w:val="00457C0F"/>
    <w:rsid w:val="00466B66"/>
    <w:rsid w:val="00466D68"/>
    <w:rsid w:val="00467406"/>
    <w:rsid w:val="00480F2B"/>
    <w:rsid w:val="004A132B"/>
    <w:rsid w:val="004B065E"/>
    <w:rsid w:val="004B613E"/>
    <w:rsid w:val="004C1FEC"/>
    <w:rsid w:val="004D1F33"/>
    <w:rsid w:val="004D3B1F"/>
    <w:rsid w:val="004D4269"/>
    <w:rsid w:val="004E204B"/>
    <w:rsid w:val="004F2BBC"/>
    <w:rsid w:val="005073DB"/>
    <w:rsid w:val="00516D0A"/>
    <w:rsid w:val="005411FD"/>
    <w:rsid w:val="005630B3"/>
    <w:rsid w:val="00580F6F"/>
    <w:rsid w:val="00592FB8"/>
    <w:rsid w:val="005A451D"/>
    <w:rsid w:val="005B1058"/>
    <w:rsid w:val="005B40CD"/>
    <w:rsid w:val="005B5636"/>
    <w:rsid w:val="005B777E"/>
    <w:rsid w:val="005C0BB2"/>
    <w:rsid w:val="005C4814"/>
    <w:rsid w:val="005C52CF"/>
    <w:rsid w:val="005D4EAE"/>
    <w:rsid w:val="005D5DF6"/>
    <w:rsid w:val="005E0F6D"/>
    <w:rsid w:val="005E18F6"/>
    <w:rsid w:val="005E455C"/>
    <w:rsid w:val="005F6EB6"/>
    <w:rsid w:val="00603B8D"/>
    <w:rsid w:val="00606A68"/>
    <w:rsid w:val="00616620"/>
    <w:rsid w:val="00620B13"/>
    <w:rsid w:val="00642FE2"/>
    <w:rsid w:val="00680FC5"/>
    <w:rsid w:val="0068468D"/>
    <w:rsid w:val="006867AA"/>
    <w:rsid w:val="006A5639"/>
    <w:rsid w:val="006A5FA9"/>
    <w:rsid w:val="006E30E1"/>
    <w:rsid w:val="006F2BBC"/>
    <w:rsid w:val="006F488A"/>
    <w:rsid w:val="006F7568"/>
    <w:rsid w:val="007321B3"/>
    <w:rsid w:val="0073747C"/>
    <w:rsid w:val="007448C6"/>
    <w:rsid w:val="00750F4D"/>
    <w:rsid w:val="00757DB0"/>
    <w:rsid w:val="00766DA5"/>
    <w:rsid w:val="007740AF"/>
    <w:rsid w:val="00783289"/>
    <w:rsid w:val="0078484D"/>
    <w:rsid w:val="00785C15"/>
    <w:rsid w:val="0078607C"/>
    <w:rsid w:val="007905CE"/>
    <w:rsid w:val="007A5B9A"/>
    <w:rsid w:val="007B7243"/>
    <w:rsid w:val="007C6DAA"/>
    <w:rsid w:val="007F376C"/>
    <w:rsid w:val="007F7870"/>
    <w:rsid w:val="0080171E"/>
    <w:rsid w:val="0081080C"/>
    <w:rsid w:val="00810C7C"/>
    <w:rsid w:val="00817CF9"/>
    <w:rsid w:val="0082355D"/>
    <w:rsid w:val="00827F5A"/>
    <w:rsid w:val="00832F94"/>
    <w:rsid w:val="00835295"/>
    <w:rsid w:val="008405F8"/>
    <w:rsid w:val="00842D6D"/>
    <w:rsid w:val="00842F08"/>
    <w:rsid w:val="00846C2B"/>
    <w:rsid w:val="00853A0F"/>
    <w:rsid w:val="00862137"/>
    <w:rsid w:val="0086269D"/>
    <w:rsid w:val="00870FFE"/>
    <w:rsid w:val="0087104C"/>
    <w:rsid w:val="00871EA3"/>
    <w:rsid w:val="008A3532"/>
    <w:rsid w:val="008B244F"/>
    <w:rsid w:val="008E11D7"/>
    <w:rsid w:val="008E5E04"/>
    <w:rsid w:val="008F5F06"/>
    <w:rsid w:val="008F7DCF"/>
    <w:rsid w:val="009017F9"/>
    <w:rsid w:val="00921490"/>
    <w:rsid w:val="00921A86"/>
    <w:rsid w:val="00947EEC"/>
    <w:rsid w:val="0095306D"/>
    <w:rsid w:val="00957128"/>
    <w:rsid w:val="009657FC"/>
    <w:rsid w:val="00974B58"/>
    <w:rsid w:val="00980638"/>
    <w:rsid w:val="00982508"/>
    <w:rsid w:val="00983545"/>
    <w:rsid w:val="00985DCF"/>
    <w:rsid w:val="00995939"/>
    <w:rsid w:val="00996089"/>
    <w:rsid w:val="009969E4"/>
    <w:rsid w:val="009A0371"/>
    <w:rsid w:val="009A38F3"/>
    <w:rsid w:val="009C3F1B"/>
    <w:rsid w:val="009D64DA"/>
    <w:rsid w:val="009F06CB"/>
    <w:rsid w:val="00A03F39"/>
    <w:rsid w:val="00A04454"/>
    <w:rsid w:val="00A16B20"/>
    <w:rsid w:val="00A26FD8"/>
    <w:rsid w:val="00A27817"/>
    <w:rsid w:val="00A46AF1"/>
    <w:rsid w:val="00A470B5"/>
    <w:rsid w:val="00A47306"/>
    <w:rsid w:val="00A72019"/>
    <w:rsid w:val="00A814CD"/>
    <w:rsid w:val="00AD0B41"/>
    <w:rsid w:val="00AE6C92"/>
    <w:rsid w:val="00B07B4B"/>
    <w:rsid w:val="00B166A8"/>
    <w:rsid w:val="00B25530"/>
    <w:rsid w:val="00B35241"/>
    <w:rsid w:val="00B60C7A"/>
    <w:rsid w:val="00B70829"/>
    <w:rsid w:val="00B71841"/>
    <w:rsid w:val="00B77251"/>
    <w:rsid w:val="00B869C5"/>
    <w:rsid w:val="00B913F9"/>
    <w:rsid w:val="00B92904"/>
    <w:rsid w:val="00BA3DA3"/>
    <w:rsid w:val="00BB4D51"/>
    <w:rsid w:val="00BC13B2"/>
    <w:rsid w:val="00BC4409"/>
    <w:rsid w:val="00BC78A9"/>
    <w:rsid w:val="00BE3757"/>
    <w:rsid w:val="00BF4757"/>
    <w:rsid w:val="00C233EE"/>
    <w:rsid w:val="00C30F90"/>
    <w:rsid w:val="00C333D7"/>
    <w:rsid w:val="00C41F8D"/>
    <w:rsid w:val="00C44A50"/>
    <w:rsid w:val="00C64E98"/>
    <w:rsid w:val="00C6750B"/>
    <w:rsid w:val="00C73B3D"/>
    <w:rsid w:val="00C936DD"/>
    <w:rsid w:val="00CB7499"/>
    <w:rsid w:val="00CE0D43"/>
    <w:rsid w:val="00D077BF"/>
    <w:rsid w:val="00D16E43"/>
    <w:rsid w:val="00D21E18"/>
    <w:rsid w:val="00D416C3"/>
    <w:rsid w:val="00D42800"/>
    <w:rsid w:val="00D50DD6"/>
    <w:rsid w:val="00D51866"/>
    <w:rsid w:val="00D6760D"/>
    <w:rsid w:val="00D90296"/>
    <w:rsid w:val="00D96D20"/>
    <w:rsid w:val="00DA46C3"/>
    <w:rsid w:val="00DB484E"/>
    <w:rsid w:val="00DC1B2C"/>
    <w:rsid w:val="00DE0F4D"/>
    <w:rsid w:val="00DF157F"/>
    <w:rsid w:val="00DF6309"/>
    <w:rsid w:val="00E00917"/>
    <w:rsid w:val="00E43C3D"/>
    <w:rsid w:val="00E51592"/>
    <w:rsid w:val="00E52B36"/>
    <w:rsid w:val="00E62BB2"/>
    <w:rsid w:val="00E6375D"/>
    <w:rsid w:val="00E70F81"/>
    <w:rsid w:val="00E83309"/>
    <w:rsid w:val="00E85459"/>
    <w:rsid w:val="00EA14D9"/>
    <w:rsid w:val="00EB69D1"/>
    <w:rsid w:val="00EC66BD"/>
    <w:rsid w:val="00ED5E52"/>
    <w:rsid w:val="00EF4E21"/>
    <w:rsid w:val="00F07C92"/>
    <w:rsid w:val="00F25035"/>
    <w:rsid w:val="00F305B1"/>
    <w:rsid w:val="00F338F6"/>
    <w:rsid w:val="00F344DE"/>
    <w:rsid w:val="00F45D07"/>
    <w:rsid w:val="00F833D4"/>
    <w:rsid w:val="00F95C70"/>
    <w:rsid w:val="00F975B6"/>
    <w:rsid w:val="00FA0EFA"/>
    <w:rsid w:val="00FA7056"/>
    <w:rsid w:val="00FB0AA7"/>
    <w:rsid w:val="00FB0CC2"/>
    <w:rsid w:val="00FD2893"/>
    <w:rsid w:val="00FE6DC6"/>
    <w:rsid w:val="00FF052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EE8E"/>
  <w15:chartTrackingRefBased/>
  <w15:docId w15:val="{D125EBA3-B48E-4F4A-A262-678192CFB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833D4"/>
    <w:pPr>
      <w:spacing w:after="0" w:line="360" w:lineRule="auto"/>
      <w:jc w:val="both"/>
    </w:pPr>
    <w:rPr>
      <w:rFonts w:ascii="Times New Roman" w:hAnsi="Times New Roman"/>
      <w:sz w:val="28"/>
    </w:rPr>
  </w:style>
  <w:style w:type="paragraph" w:styleId="1">
    <w:name w:val="heading 1"/>
    <w:basedOn w:val="a"/>
    <w:next w:val="a"/>
    <w:link w:val="10"/>
    <w:uiPriority w:val="9"/>
    <w:qFormat/>
    <w:rsid w:val="00D676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3">
    <w:name w:val="heading 3"/>
    <w:basedOn w:val="a"/>
    <w:next w:val="a"/>
    <w:link w:val="30"/>
    <w:uiPriority w:val="9"/>
    <w:semiHidden/>
    <w:unhideWhenUsed/>
    <w:qFormat/>
    <w:rsid w:val="007F787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Вуз. осн."/>
    <w:basedOn w:val="a"/>
    <w:link w:val="a4"/>
    <w:autoRedefine/>
    <w:qFormat/>
    <w:rsid w:val="00190AC9"/>
    <w:pPr>
      <w:widowControl w:val="0"/>
      <w:autoSpaceDE w:val="0"/>
      <w:autoSpaceDN w:val="0"/>
      <w:adjustRightInd w:val="0"/>
    </w:pPr>
    <w:rPr>
      <w:szCs w:val="24"/>
    </w:rPr>
  </w:style>
  <w:style w:type="character" w:customStyle="1" w:styleId="a4">
    <w:name w:val="Вуз. осн. Знак"/>
    <w:basedOn w:val="a0"/>
    <w:link w:val="a3"/>
    <w:rsid w:val="00190AC9"/>
    <w:rPr>
      <w:rFonts w:ascii="Times New Roman" w:hAnsi="Times New Roman"/>
      <w:sz w:val="28"/>
      <w:szCs w:val="24"/>
    </w:rPr>
  </w:style>
  <w:style w:type="paragraph" w:customStyle="1" w:styleId="a5">
    <w:name w:val="Вуз. заголовок."/>
    <w:basedOn w:val="1"/>
    <w:next w:val="a3"/>
    <w:link w:val="a6"/>
    <w:qFormat/>
    <w:rsid w:val="00FE6DC6"/>
    <w:pPr>
      <w:spacing w:before="0" w:line="480" w:lineRule="auto"/>
      <w:jc w:val="center"/>
    </w:pPr>
    <w:rPr>
      <w:rFonts w:ascii="Times New Roman" w:hAnsi="Times New Roman"/>
      <w:b/>
      <w:color w:val="auto"/>
      <w:sz w:val="28"/>
    </w:rPr>
  </w:style>
  <w:style w:type="paragraph" w:styleId="a7">
    <w:name w:val="footer"/>
    <w:basedOn w:val="a"/>
    <w:link w:val="a8"/>
    <w:uiPriority w:val="99"/>
    <w:unhideWhenUsed/>
    <w:rsid w:val="00947EEC"/>
    <w:pPr>
      <w:tabs>
        <w:tab w:val="center" w:pos="4680"/>
        <w:tab w:val="right" w:pos="9360"/>
      </w:tabs>
      <w:spacing w:line="240" w:lineRule="auto"/>
      <w:jc w:val="left"/>
    </w:pPr>
    <w:rPr>
      <w:rFonts w:asciiTheme="minorHAnsi" w:eastAsiaTheme="minorEastAsia" w:hAnsiTheme="minorHAnsi" w:cs="Times New Roman"/>
      <w:sz w:val="22"/>
      <w:lang w:eastAsia="ru-RU"/>
    </w:rPr>
  </w:style>
  <w:style w:type="character" w:customStyle="1" w:styleId="10">
    <w:name w:val="Заголовок 1 Знак"/>
    <w:basedOn w:val="a0"/>
    <w:link w:val="1"/>
    <w:uiPriority w:val="9"/>
    <w:rsid w:val="00D6760D"/>
    <w:rPr>
      <w:rFonts w:asciiTheme="majorHAnsi" w:eastAsiaTheme="majorEastAsia" w:hAnsiTheme="majorHAnsi" w:cstheme="majorBidi"/>
      <w:color w:val="2F5496" w:themeColor="accent1" w:themeShade="BF"/>
      <w:sz w:val="32"/>
      <w:szCs w:val="32"/>
    </w:rPr>
  </w:style>
  <w:style w:type="character" w:customStyle="1" w:styleId="a6">
    <w:name w:val="Вуз. заголовок. Знак"/>
    <w:basedOn w:val="10"/>
    <w:link w:val="a5"/>
    <w:rsid w:val="00FE6DC6"/>
    <w:rPr>
      <w:rFonts w:ascii="Times New Roman" w:eastAsiaTheme="majorEastAsia" w:hAnsi="Times New Roman" w:cstheme="majorBidi"/>
      <w:b/>
      <w:color w:val="2F5496" w:themeColor="accent1" w:themeShade="BF"/>
      <w:sz w:val="28"/>
      <w:szCs w:val="32"/>
    </w:rPr>
  </w:style>
  <w:style w:type="character" w:customStyle="1" w:styleId="a8">
    <w:name w:val="Нижний колонтитул Знак"/>
    <w:basedOn w:val="a0"/>
    <w:link w:val="a7"/>
    <w:uiPriority w:val="99"/>
    <w:rsid w:val="00947EEC"/>
    <w:rPr>
      <w:rFonts w:eastAsiaTheme="minorEastAsia" w:cs="Times New Roman"/>
      <w:lang w:eastAsia="ru-RU"/>
    </w:rPr>
  </w:style>
  <w:style w:type="paragraph" w:styleId="a9">
    <w:name w:val="header"/>
    <w:basedOn w:val="a"/>
    <w:link w:val="aa"/>
    <w:uiPriority w:val="99"/>
    <w:unhideWhenUsed/>
    <w:rsid w:val="00947EEC"/>
    <w:pPr>
      <w:tabs>
        <w:tab w:val="center" w:pos="4677"/>
        <w:tab w:val="right" w:pos="9355"/>
      </w:tabs>
      <w:spacing w:line="240" w:lineRule="auto"/>
    </w:pPr>
  </w:style>
  <w:style w:type="character" w:customStyle="1" w:styleId="aa">
    <w:name w:val="Верхний колонтитул Знак"/>
    <w:basedOn w:val="a0"/>
    <w:link w:val="a9"/>
    <w:uiPriority w:val="99"/>
    <w:rsid w:val="00947EEC"/>
    <w:rPr>
      <w:rFonts w:ascii="Times New Roman" w:hAnsi="Times New Roman"/>
      <w:sz w:val="28"/>
    </w:rPr>
  </w:style>
  <w:style w:type="paragraph" w:customStyle="1" w:styleId="ab">
    <w:name w:val="для номеров страниц"/>
    <w:basedOn w:val="a7"/>
    <w:next w:val="a3"/>
    <w:link w:val="ac"/>
    <w:qFormat/>
    <w:rsid w:val="00A27817"/>
    <w:pPr>
      <w:jc w:val="center"/>
    </w:pPr>
    <w:rPr>
      <w:rFonts w:ascii="Times New Roman" w:hAnsi="Times New Roman"/>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ad">
    <w:name w:val="TOC Heading"/>
    <w:basedOn w:val="1"/>
    <w:next w:val="a"/>
    <w:uiPriority w:val="39"/>
    <w:unhideWhenUsed/>
    <w:qFormat/>
    <w:rsid w:val="00B166A8"/>
    <w:pPr>
      <w:spacing w:line="259" w:lineRule="auto"/>
      <w:jc w:val="left"/>
      <w:outlineLvl w:val="9"/>
    </w:pPr>
    <w:rPr>
      <w:lang w:eastAsia="ru-RU"/>
    </w:rPr>
  </w:style>
  <w:style w:type="character" w:customStyle="1" w:styleId="ac">
    <w:name w:val="для номеров страниц Знак"/>
    <w:basedOn w:val="a8"/>
    <w:link w:val="ab"/>
    <w:rsid w:val="00A27817"/>
    <w:rPr>
      <w:rFonts w:ascii="Times New Roman" w:eastAsiaTheme="minorEastAsia" w:hAnsi="Times New Roman" w:cs="Times New Roman"/>
      <w:color w:val="000000" w:themeColor="text1"/>
      <w:lang w:eastAsia="ru-RU"/>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style>
  <w:style w:type="paragraph" w:styleId="11">
    <w:name w:val="toc 1"/>
    <w:basedOn w:val="a"/>
    <w:next w:val="a"/>
    <w:autoRedefine/>
    <w:uiPriority w:val="39"/>
    <w:unhideWhenUsed/>
    <w:rsid w:val="00B166A8"/>
    <w:pPr>
      <w:spacing w:after="100"/>
    </w:pPr>
  </w:style>
  <w:style w:type="character" w:styleId="ae">
    <w:name w:val="Hyperlink"/>
    <w:basedOn w:val="a0"/>
    <w:uiPriority w:val="99"/>
    <w:unhideWhenUsed/>
    <w:rsid w:val="00B166A8"/>
    <w:rPr>
      <w:color w:val="0563C1" w:themeColor="hyperlink"/>
      <w:u w:val="single"/>
    </w:rPr>
  </w:style>
  <w:style w:type="paragraph" w:styleId="af">
    <w:name w:val="List Paragraph"/>
    <w:basedOn w:val="a"/>
    <w:uiPriority w:val="34"/>
    <w:qFormat/>
    <w:rsid w:val="00A46AF1"/>
    <w:pPr>
      <w:ind w:left="720"/>
      <w:contextualSpacing/>
    </w:pPr>
  </w:style>
  <w:style w:type="character" w:customStyle="1" w:styleId="30">
    <w:name w:val="Заголовок 3 Знак"/>
    <w:basedOn w:val="a0"/>
    <w:link w:val="3"/>
    <w:uiPriority w:val="9"/>
    <w:rsid w:val="007F7870"/>
    <w:rPr>
      <w:rFonts w:asciiTheme="majorHAnsi" w:eastAsiaTheme="majorEastAsia" w:hAnsiTheme="majorHAnsi" w:cstheme="majorBidi"/>
      <w:color w:val="1F3763" w:themeColor="accent1" w:themeShade="7F"/>
      <w:sz w:val="24"/>
      <w:szCs w:val="24"/>
    </w:rPr>
  </w:style>
  <w:style w:type="character" w:styleId="af0">
    <w:name w:val="Unresolved Mention"/>
    <w:basedOn w:val="a0"/>
    <w:uiPriority w:val="99"/>
    <w:semiHidden/>
    <w:unhideWhenUsed/>
    <w:rsid w:val="007F7870"/>
    <w:rPr>
      <w:color w:val="605E5C"/>
      <w:shd w:val="clear" w:color="auto" w:fill="E1DFDD"/>
    </w:rPr>
  </w:style>
  <w:style w:type="paragraph" w:styleId="af1">
    <w:name w:val="Normal (Web)"/>
    <w:basedOn w:val="a"/>
    <w:uiPriority w:val="99"/>
    <w:semiHidden/>
    <w:unhideWhenUsed/>
    <w:rsid w:val="0087104C"/>
    <w:rPr>
      <w:rFonts w:cs="Times New Roman"/>
      <w:sz w:val="24"/>
      <w:szCs w:val="24"/>
    </w:rPr>
  </w:style>
  <w:style w:type="paragraph" w:customStyle="1" w:styleId="af2">
    <w:name w:val="Вуз. Рис"/>
    <w:basedOn w:val="a3"/>
    <w:next w:val="a3"/>
    <w:link w:val="af3"/>
    <w:qFormat/>
    <w:rsid w:val="00C233EE"/>
    <w:pPr>
      <w:jc w:val="center"/>
    </w:pPr>
  </w:style>
  <w:style w:type="character" w:customStyle="1" w:styleId="af3">
    <w:name w:val="Вуз. Рис Знак"/>
    <w:basedOn w:val="a4"/>
    <w:link w:val="af2"/>
    <w:rsid w:val="00C233EE"/>
    <w:rPr>
      <w:rFonts w:ascii="Times New Roman" w:hAnsi="Times New Roman"/>
      <w:sz w:val="28"/>
      <w:szCs w:val="24"/>
    </w:rPr>
  </w:style>
  <w:style w:type="character" w:styleId="af4">
    <w:name w:val="Placeholder Text"/>
    <w:basedOn w:val="a0"/>
    <w:uiPriority w:val="99"/>
    <w:semiHidden/>
    <w:rsid w:val="00E83309"/>
    <w:rPr>
      <w:color w:val="808080"/>
    </w:rPr>
  </w:style>
  <w:style w:type="paragraph" w:styleId="af5">
    <w:name w:val="Bibliography"/>
    <w:basedOn w:val="a"/>
    <w:next w:val="a"/>
    <w:uiPriority w:val="37"/>
    <w:unhideWhenUsed/>
    <w:rsid w:val="00ED5E52"/>
    <w:pPr>
      <w:tabs>
        <w:tab w:val="left" w:pos="264"/>
      </w:tabs>
      <w:spacing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5553">
      <w:bodyDiv w:val="1"/>
      <w:marLeft w:val="0"/>
      <w:marRight w:val="0"/>
      <w:marTop w:val="0"/>
      <w:marBottom w:val="0"/>
      <w:divBdr>
        <w:top w:val="none" w:sz="0" w:space="0" w:color="auto"/>
        <w:left w:val="none" w:sz="0" w:space="0" w:color="auto"/>
        <w:bottom w:val="none" w:sz="0" w:space="0" w:color="auto"/>
        <w:right w:val="none" w:sz="0" w:space="0" w:color="auto"/>
      </w:divBdr>
    </w:div>
    <w:div w:id="68120410">
      <w:bodyDiv w:val="1"/>
      <w:marLeft w:val="0"/>
      <w:marRight w:val="0"/>
      <w:marTop w:val="0"/>
      <w:marBottom w:val="0"/>
      <w:divBdr>
        <w:top w:val="none" w:sz="0" w:space="0" w:color="auto"/>
        <w:left w:val="none" w:sz="0" w:space="0" w:color="auto"/>
        <w:bottom w:val="none" w:sz="0" w:space="0" w:color="auto"/>
        <w:right w:val="none" w:sz="0" w:space="0" w:color="auto"/>
      </w:divBdr>
    </w:div>
    <w:div w:id="112408989">
      <w:bodyDiv w:val="1"/>
      <w:marLeft w:val="0"/>
      <w:marRight w:val="0"/>
      <w:marTop w:val="0"/>
      <w:marBottom w:val="0"/>
      <w:divBdr>
        <w:top w:val="none" w:sz="0" w:space="0" w:color="auto"/>
        <w:left w:val="none" w:sz="0" w:space="0" w:color="auto"/>
        <w:bottom w:val="none" w:sz="0" w:space="0" w:color="auto"/>
        <w:right w:val="none" w:sz="0" w:space="0" w:color="auto"/>
      </w:divBdr>
    </w:div>
    <w:div w:id="124010366">
      <w:bodyDiv w:val="1"/>
      <w:marLeft w:val="0"/>
      <w:marRight w:val="0"/>
      <w:marTop w:val="0"/>
      <w:marBottom w:val="0"/>
      <w:divBdr>
        <w:top w:val="none" w:sz="0" w:space="0" w:color="auto"/>
        <w:left w:val="none" w:sz="0" w:space="0" w:color="auto"/>
        <w:bottom w:val="none" w:sz="0" w:space="0" w:color="auto"/>
        <w:right w:val="none" w:sz="0" w:space="0" w:color="auto"/>
      </w:divBdr>
    </w:div>
    <w:div w:id="134839749">
      <w:bodyDiv w:val="1"/>
      <w:marLeft w:val="0"/>
      <w:marRight w:val="0"/>
      <w:marTop w:val="0"/>
      <w:marBottom w:val="0"/>
      <w:divBdr>
        <w:top w:val="none" w:sz="0" w:space="0" w:color="auto"/>
        <w:left w:val="none" w:sz="0" w:space="0" w:color="auto"/>
        <w:bottom w:val="none" w:sz="0" w:space="0" w:color="auto"/>
        <w:right w:val="none" w:sz="0" w:space="0" w:color="auto"/>
      </w:divBdr>
    </w:div>
    <w:div w:id="137459770">
      <w:bodyDiv w:val="1"/>
      <w:marLeft w:val="0"/>
      <w:marRight w:val="0"/>
      <w:marTop w:val="0"/>
      <w:marBottom w:val="0"/>
      <w:divBdr>
        <w:top w:val="none" w:sz="0" w:space="0" w:color="auto"/>
        <w:left w:val="none" w:sz="0" w:space="0" w:color="auto"/>
        <w:bottom w:val="none" w:sz="0" w:space="0" w:color="auto"/>
        <w:right w:val="none" w:sz="0" w:space="0" w:color="auto"/>
      </w:divBdr>
    </w:div>
    <w:div w:id="151877669">
      <w:bodyDiv w:val="1"/>
      <w:marLeft w:val="0"/>
      <w:marRight w:val="0"/>
      <w:marTop w:val="0"/>
      <w:marBottom w:val="0"/>
      <w:divBdr>
        <w:top w:val="none" w:sz="0" w:space="0" w:color="auto"/>
        <w:left w:val="none" w:sz="0" w:space="0" w:color="auto"/>
        <w:bottom w:val="none" w:sz="0" w:space="0" w:color="auto"/>
        <w:right w:val="none" w:sz="0" w:space="0" w:color="auto"/>
      </w:divBdr>
    </w:div>
    <w:div w:id="181600387">
      <w:bodyDiv w:val="1"/>
      <w:marLeft w:val="0"/>
      <w:marRight w:val="0"/>
      <w:marTop w:val="0"/>
      <w:marBottom w:val="0"/>
      <w:divBdr>
        <w:top w:val="none" w:sz="0" w:space="0" w:color="auto"/>
        <w:left w:val="none" w:sz="0" w:space="0" w:color="auto"/>
        <w:bottom w:val="none" w:sz="0" w:space="0" w:color="auto"/>
        <w:right w:val="none" w:sz="0" w:space="0" w:color="auto"/>
      </w:divBdr>
    </w:div>
    <w:div w:id="203179756">
      <w:bodyDiv w:val="1"/>
      <w:marLeft w:val="0"/>
      <w:marRight w:val="0"/>
      <w:marTop w:val="0"/>
      <w:marBottom w:val="0"/>
      <w:divBdr>
        <w:top w:val="none" w:sz="0" w:space="0" w:color="auto"/>
        <w:left w:val="none" w:sz="0" w:space="0" w:color="auto"/>
        <w:bottom w:val="none" w:sz="0" w:space="0" w:color="auto"/>
        <w:right w:val="none" w:sz="0" w:space="0" w:color="auto"/>
      </w:divBdr>
    </w:div>
    <w:div w:id="277761291">
      <w:bodyDiv w:val="1"/>
      <w:marLeft w:val="0"/>
      <w:marRight w:val="0"/>
      <w:marTop w:val="0"/>
      <w:marBottom w:val="0"/>
      <w:divBdr>
        <w:top w:val="none" w:sz="0" w:space="0" w:color="auto"/>
        <w:left w:val="none" w:sz="0" w:space="0" w:color="auto"/>
        <w:bottom w:val="none" w:sz="0" w:space="0" w:color="auto"/>
        <w:right w:val="none" w:sz="0" w:space="0" w:color="auto"/>
      </w:divBdr>
    </w:div>
    <w:div w:id="425418855">
      <w:bodyDiv w:val="1"/>
      <w:marLeft w:val="0"/>
      <w:marRight w:val="0"/>
      <w:marTop w:val="0"/>
      <w:marBottom w:val="0"/>
      <w:divBdr>
        <w:top w:val="none" w:sz="0" w:space="0" w:color="auto"/>
        <w:left w:val="none" w:sz="0" w:space="0" w:color="auto"/>
        <w:bottom w:val="none" w:sz="0" w:space="0" w:color="auto"/>
        <w:right w:val="none" w:sz="0" w:space="0" w:color="auto"/>
      </w:divBdr>
    </w:div>
    <w:div w:id="494027483">
      <w:bodyDiv w:val="1"/>
      <w:marLeft w:val="0"/>
      <w:marRight w:val="0"/>
      <w:marTop w:val="0"/>
      <w:marBottom w:val="0"/>
      <w:divBdr>
        <w:top w:val="none" w:sz="0" w:space="0" w:color="auto"/>
        <w:left w:val="none" w:sz="0" w:space="0" w:color="auto"/>
        <w:bottom w:val="none" w:sz="0" w:space="0" w:color="auto"/>
        <w:right w:val="none" w:sz="0" w:space="0" w:color="auto"/>
      </w:divBdr>
    </w:div>
    <w:div w:id="555554927">
      <w:bodyDiv w:val="1"/>
      <w:marLeft w:val="0"/>
      <w:marRight w:val="0"/>
      <w:marTop w:val="0"/>
      <w:marBottom w:val="0"/>
      <w:divBdr>
        <w:top w:val="none" w:sz="0" w:space="0" w:color="auto"/>
        <w:left w:val="none" w:sz="0" w:space="0" w:color="auto"/>
        <w:bottom w:val="none" w:sz="0" w:space="0" w:color="auto"/>
        <w:right w:val="none" w:sz="0" w:space="0" w:color="auto"/>
      </w:divBdr>
    </w:div>
    <w:div w:id="563953372">
      <w:bodyDiv w:val="1"/>
      <w:marLeft w:val="0"/>
      <w:marRight w:val="0"/>
      <w:marTop w:val="0"/>
      <w:marBottom w:val="0"/>
      <w:divBdr>
        <w:top w:val="none" w:sz="0" w:space="0" w:color="auto"/>
        <w:left w:val="none" w:sz="0" w:space="0" w:color="auto"/>
        <w:bottom w:val="none" w:sz="0" w:space="0" w:color="auto"/>
        <w:right w:val="none" w:sz="0" w:space="0" w:color="auto"/>
      </w:divBdr>
    </w:div>
    <w:div w:id="633145053">
      <w:bodyDiv w:val="1"/>
      <w:marLeft w:val="0"/>
      <w:marRight w:val="0"/>
      <w:marTop w:val="0"/>
      <w:marBottom w:val="0"/>
      <w:divBdr>
        <w:top w:val="none" w:sz="0" w:space="0" w:color="auto"/>
        <w:left w:val="none" w:sz="0" w:space="0" w:color="auto"/>
        <w:bottom w:val="none" w:sz="0" w:space="0" w:color="auto"/>
        <w:right w:val="none" w:sz="0" w:space="0" w:color="auto"/>
      </w:divBdr>
    </w:div>
    <w:div w:id="637757996">
      <w:bodyDiv w:val="1"/>
      <w:marLeft w:val="0"/>
      <w:marRight w:val="0"/>
      <w:marTop w:val="0"/>
      <w:marBottom w:val="0"/>
      <w:divBdr>
        <w:top w:val="none" w:sz="0" w:space="0" w:color="auto"/>
        <w:left w:val="none" w:sz="0" w:space="0" w:color="auto"/>
        <w:bottom w:val="none" w:sz="0" w:space="0" w:color="auto"/>
        <w:right w:val="none" w:sz="0" w:space="0" w:color="auto"/>
      </w:divBdr>
    </w:div>
    <w:div w:id="650138996">
      <w:bodyDiv w:val="1"/>
      <w:marLeft w:val="0"/>
      <w:marRight w:val="0"/>
      <w:marTop w:val="0"/>
      <w:marBottom w:val="0"/>
      <w:divBdr>
        <w:top w:val="none" w:sz="0" w:space="0" w:color="auto"/>
        <w:left w:val="none" w:sz="0" w:space="0" w:color="auto"/>
        <w:bottom w:val="none" w:sz="0" w:space="0" w:color="auto"/>
        <w:right w:val="none" w:sz="0" w:space="0" w:color="auto"/>
      </w:divBdr>
    </w:div>
    <w:div w:id="768090018">
      <w:bodyDiv w:val="1"/>
      <w:marLeft w:val="0"/>
      <w:marRight w:val="0"/>
      <w:marTop w:val="0"/>
      <w:marBottom w:val="0"/>
      <w:divBdr>
        <w:top w:val="none" w:sz="0" w:space="0" w:color="auto"/>
        <w:left w:val="none" w:sz="0" w:space="0" w:color="auto"/>
        <w:bottom w:val="none" w:sz="0" w:space="0" w:color="auto"/>
        <w:right w:val="none" w:sz="0" w:space="0" w:color="auto"/>
      </w:divBdr>
    </w:div>
    <w:div w:id="855731269">
      <w:bodyDiv w:val="1"/>
      <w:marLeft w:val="0"/>
      <w:marRight w:val="0"/>
      <w:marTop w:val="0"/>
      <w:marBottom w:val="0"/>
      <w:divBdr>
        <w:top w:val="none" w:sz="0" w:space="0" w:color="auto"/>
        <w:left w:val="none" w:sz="0" w:space="0" w:color="auto"/>
        <w:bottom w:val="none" w:sz="0" w:space="0" w:color="auto"/>
        <w:right w:val="none" w:sz="0" w:space="0" w:color="auto"/>
      </w:divBdr>
    </w:div>
    <w:div w:id="907151191">
      <w:bodyDiv w:val="1"/>
      <w:marLeft w:val="0"/>
      <w:marRight w:val="0"/>
      <w:marTop w:val="0"/>
      <w:marBottom w:val="0"/>
      <w:divBdr>
        <w:top w:val="none" w:sz="0" w:space="0" w:color="auto"/>
        <w:left w:val="none" w:sz="0" w:space="0" w:color="auto"/>
        <w:bottom w:val="none" w:sz="0" w:space="0" w:color="auto"/>
        <w:right w:val="none" w:sz="0" w:space="0" w:color="auto"/>
      </w:divBdr>
    </w:div>
    <w:div w:id="935676225">
      <w:bodyDiv w:val="1"/>
      <w:marLeft w:val="0"/>
      <w:marRight w:val="0"/>
      <w:marTop w:val="0"/>
      <w:marBottom w:val="0"/>
      <w:divBdr>
        <w:top w:val="none" w:sz="0" w:space="0" w:color="auto"/>
        <w:left w:val="none" w:sz="0" w:space="0" w:color="auto"/>
        <w:bottom w:val="none" w:sz="0" w:space="0" w:color="auto"/>
        <w:right w:val="none" w:sz="0" w:space="0" w:color="auto"/>
      </w:divBdr>
    </w:div>
    <w:div w:id="940408099">
      <w:bodyDiv w:val="1"/>
      <w:marLeft w:val="0"/>
      <w:marRight w:val="0"/>
      <w:marTop w:val="0"/>
      <w:marBottom w:val="0"/>
      <w:divBdr>
        <w:top w:val="none" w:sz="0" w:space="0" w:color="auto"/>
        <w:left w:val="none" w:sz="0" w:space="0" w:color="auto"/>
        <w:bottom w:val="none" w:sz="0" w:space="0" w:color="auto"/>
        <w:right w:val="none" w:sz="0" w:space="0" w:color="auto"/>
      </w:divBdr>
    </w:div>
    <w:div w:id="1041903601">
      <w:bodyDiv w:val="1"/>
      <w:marLeft w:val="0"/>
      <w:marRight w:val="0"/>
      <w:marTop w:val="0"/>
      <w:marBottom w:val="0"/>
      <w:divBdr>
        <w:top w:val="none" w:sz="0" w:space="0" w:color="auto"/>
        <w:left w:val="none" w:sz="0" w:space="0" w:color="auto"/>
        <w:bottom w:val="none" w:sz="0" w:space="0" w:color="auto"/>
        <w:right w:val="none" w:sz="0" w:space="0" w:color="auto"/>
      </w:divBdr>
    </w:div>
    <w:div w:id="1106775005">
      <w:bodyDiv w:val="1"/>
      <w:marLeft w:val="0"/>
      <w:marRight w:val="0"/>
      <w:marTop w:val="0"/>
      <w:marBottom w:val="0"/>
      <w:divBdr>
        <w:top w:val="none" w:sz="0" w:space="0" w:color="auto"/>
        <w:left w:val="none" w:sz="0" w:space="0" w:color="auto"/>
        <w:bottom w:val="none" w:sz="0" w:space="0" w:color="auto"/>
        <w:right w:val="none" w:sz="0" w:space="0" w:color="auto"/>
      </w:divBdr>
    </w:div>
    <w:div w:id="1169325111">
      <w:bodyDiv w:val="1"/>
      <w:marLeft w:val="0"/>
      <w:marRight w:val="0"/>
      <w:marTop w:val="0"/>
      <w:marBottom w:val="0"/>
      <w:divBdr>
        <w:top w:val="none" w:sz="0" w:space="0" w:color="auto"/>
        <w:left w:val="none" w:sz="0" w:space="0" w:color="auto"/>
        <w:bottom w:val="none" w:sz="0" w:space="0" w:color="auto"/>
        <w:right w:val="none" w:sz="0" w:space="0" w:color="auto"/>
      </w:divBdr>
    </w:div>
    <w:div w:id="1237714236">
      <w:bodyDiv w:val="1"/>
      <w:marLeft w:val="0"/>
      <w:marRight w:val="0"/>
      <w:marTop w:val="0"/>
      <w:marBottom w:val="0"/>
      <w:divBdr>
        <w:top w:val="none" w:sz="0" w:space="0" w:color="auto"/>
        <w:left w:val="none" w:sz="0" w:space="0" w:color="auto"/>
        <w:bottom w:val="none" w:sz="0" w:space="0" w:color="auto"/>
        <w:right w:val="none" w:sz="0" w:space="0" w:color="auto"/>
      </w:divBdr>
      <w:divsChild>
        <w:div w:id="222259473">
          <w:marLeft w:val="0"/>
          <w:marRight w:val="0"/>
          <w:marTop w:val="0"/>
          <w:marBottom w:val="0"/>
          <w:divBdr>
            <w:top w:val="none" w:sz="0" w:space="0" w:color="auto"/>
            <w:left w:val="none" w:sz="0" w:space="0" w:color="auto"/>
            <w:bottom w:val="none" w:sz="0" w:space="0" w:color="auto"/>
            <w:right w:val="none" w:sz="0" w:space="0" w:color="auto"/>
          </w:divBdr>
        </w:div>
      </w:divsChild>
    </w:div>
    <w:div w:id="1247349679">
      <w:bodyDiv w:val="1"/>
      <w:marLeft w:val="0"/>
      <w:marRight w:val="0"/>
      <w:marTop w:val="0"/>
      <w:marBottom w:val="0"/>
      <w:divBdr>
        <w:top w:val="none" w:sz="0" w:space="0" w:color="auto"/>
        <w:left w:val="none" w:sz="0" w:space="0" w:color="auto"/>
        <w:bottom w:val="none" w:sz="0" w:space="0" w:color="auto"/>
        <w:right w:val="none" w:sz="0" w:space="0" w:color="auto"/>
      </w:divBdr>
    </w:div>
    <w:div w:id="1296836717">
      <w:bodyDiv w:val="1"/>
      <w:marLeft w:val="0"/>
      <w:marRight w:val="0"/>
      <w:marTop w:val="0"/>
      <w:marBottom w:val="0"/>
      <w:divBdr>
        <w:top w:val="none" w:sz="0" w:space="0" w:color="auto"/>
        <w:left w:val="none" w:sz="0" w:space="0" w:color="auto"/>
        <w:bottom w:val="none" w:sz="0" w:space="0" w:color="auto"/>
        <w:right w:val="none" w:sz="0" w:space="0" w:color="auto"/>
      </w:divBdr>
    </w:div>
    <w:div w:id="1298341359">
      <w:bodyDiv w:val="1"/>
      <w:marLeft w:val="0"/>
      <w:marRight w:val="0"/>
      <w:marTop w:val="0"/>
      <w:marBottom w:val="0"/>
      <w:divBdr>
        <w:top w:val="none" w:sz="0" w:space="0" w:color="auto"/>
        <w:left w:val="none" w:sz="0" w:space="0" w:color="auto"/>
        <w:bottom w:val="none" w:sz="0" w:space="0" w:color="auto"/>
        <w:right w:val="none" w:sz="0" w:space="0" w:color="auto"/>
      </w:divBdr>
    </w:div>
    <w:div w:id="1347706888">
      <w:bodyDiv w:val="1"/>
      <w:marLeft w:val="0"/>
      <w:marRight w:val="0"/>
      <w:marTop w:val="0"/>
      <w:marBottom w:val="0"/>
      <w:divBdr>
        <w:top w:val="none" w:sz="0" w:space="0" w:color="auto"/>
        <w:left w:val="none" w:sz="0" w:space="0" w:color="auto"/>
        <w:bottom w:val="none" w:sz="0" w:space="0" w:color="auto"/>
        <w:right w:val="none" w:sz="0" w:space="0" w:color="auto"/>
      </w:divBdr>
    </w:div>
    <w:div w:id="1384282603">
      <w:bodyDiv w:val="1"/>
      <w:marLeft w:val="0"/>
      <w:marRight w:val="0"/>
      <w:marTop w:val="0"/>
      <w:marBottom w:val="0"/>
      <w:divBdr>
        <w:top w:val="none" w:sz="0" w:space="0" w:color="auto"/>
        <w:left w:val="none" w:sz="0" w:space="0" w:color="auto"/>
        <w:bottom w:val="none" w:sz="0" w:space="0" w:color="auto"/>
        <w:right w:val="none" w:sz="0" w:space="0" w:color="auto"/>
      </w:divBdr>
    </w:div>
    <w:div w:id="1395853912">
      <w:bodyDiv w:val="1"/>
      <w:marLeft w:val="0"/>
      <w:marRight w:val="0"/>
      <w:marTop w:val="0"/>
      <w:marBottom w:val="0"/>
      <w:divBdr>
        <w:top w:val="none" w:sz="0" w:space="0" w:color="auto"/>
        <w:left w:val="none" w:sz="0" w:space="0" w:color="auto"/>
        <w:bottom w:val="none" w:sz="0" w:space="0" w:color="auto"/>
        <w:right w:val="none" w:sz="0" w:space="0" w:color="auto"/>
      </w:divBdr>
    </w:div>
    <w:div w:id="1417632535">
      <w:bodyDiv w:val="1"/>
      <w:marLeft w:val="0"/>
      <w:marRight w:val="0"/>
      <w:marTop w:val="0"/>
      <w:marBottom w:val="0"/>
      <w:divBdr>
        <w:top w:val="none" w:sz="0" w:space="0" w:color="auto"/>
        <w:left w:val="none" w:sz="0" w:space="0" w:color="auto"/>
        <w:bottom w:val="none" w:sz="0" w:space="0" w:color="auto"/>
        <w:right w:val="none" w:sz="0" w:space="0" w:color="auto"/>
      </w:divBdr>
    </w:div>
    <w:div w:id="1439059568">
      <w:bodyDiv w:val="1"/>
      <w:marLeft w:val="0"/>
      <w:marRight w:val="0"/>
      <w:marTop w:val="0"/>
      <w:marBottom w:val="0"/>
      <w:divBdr>
        <w:top w:val="none" w:sz="0" w:space="0" w:color="auto"/>
        <w:left w:val="none" w:sz="0" w:space="0" w:color="auto"/>
        <w:bottom w:val="none" w:sz="0" w:space="0" w:color="auto"/>
        <w:right w:val="none" w:sz="0" w:space="0" w:color="auto"/>
      </w:divBdr>
    </w:div>
    <w:div w:id="1523861368">
      <w:bodyDiv w:val="1"/>
      <w:marLeft w:val="0"/>
      <w:marRight w:val="0"/>
      <w:marTop w:val="0"/>
      <w:marBottom w:val="0"/>
      <w:divBdr>
        <w:top w:val="none" w:sz="0" w:space="0" w:color="auto"/>
        <w:left w:val="none" w:sz="0" w:space="0" w:color="auto"/>
        <w:bottom w:val="none" w:sz="0" w:space="0" w:color="auto"/>
        <w:right w:val="none" w:sz="0" w:space="0" w:color="auto"/>
      </w:divBdr>
    </w:div>
    <w:div w:id="1553880801">
      <w:bodyDiv w:val="1"/>
      <w:marLeft w:val="0"/>
      <w:marRight w:val="0"/>
      <w:marTop w:val="0"/>
      <w:marBottom w:val="0"/>
      <w:divBdr>
        <w:top w:val="none" w:sz="0" w:space="0" w:color="auto"/>
        <w:left w:val="none" w:sz="0" w:space="0" w:color="auto"/>
        <w:bottom w:val="none" w:sz="0" w:space="0" w:color="auto"/>
        <w:right w:val="none" w:sz="0" w:space="0" w:color="auto"/>
      </w:divBdr>
      <w:divsChild>
        <w:div w:id="556747053">
          <w:marLeft w:val="0"/>
          <w:marRight w:val="0"/>
          <w:marTop w:val="0"/>
          <w:marBottom w:val="0"/>
          <w:divBdr>
            <w:top w:val="none" w:sz="0" w:space="0" w:color="auto"/>
            <w:left w:val="none" w:sz="0" w:space="0" w:color="auto"/>
            <w:bottom w:val="none" w:sz="0" w:space="0" w:color="auto"/>
            <w:right w:val="none" w:sz="0" w:space="0" w:color="auto"/>
          </w:divBdr>
        </w:div>
      </w:divsChild>
    </w:div>
    <w:div w:id="1599750516">
      <w:bodyDiv w:val="1"/>
      <w:marLeft w:val="0"/>
      <w:marRight w:val="0"/>
      <w:marTop w:val="0"/>
      <w:marBottom w:val="0"/>
      <w:divBdr>
        <w:top w:val="none" w:sz="0" w:space="0" w:color="auto"/>
        <w:left w:val="none" w:sz="0" w:space="0" w:color="auto"/>
        <w:bottom w:val="none" w:sz="0" w:space="0" w:color="auto"/>
        <w:right w:val="none" w:sz="0" w:space="0" w:color="auto"/>
      </w:divBdr>
    </w:div>
    <w:div w:id="1617371917">
      <w:bodyDiv w:val="1"/>
      <w:marLeft w:val="0"/>
      <w:marRight w:val="0"/>
      <w:marTop w:val="0"/>
      <w:marBottom w:val="0"/>
      <w:divBdr>
        <w:top w:val="none" w:sz="0" w:space="0" w:color="auto"/>
        <w:left w:val="none" w:sz="0" w:space="0" w:color="auto"/>
        <w:bottom w:val="none" w:sz="0" w:space="0" w:color="auto"/>
        <w:right w:val="none" w:sz="0" w:space="0" w:color="auto"/>
      </w:divBdr>
    </w:div>
    <w:div w:id="1764759942">
      <w:bodyDiv w:val="1"/>
      <w:marLeft w:val="0"/>
      <w:marRight w:val="0"/>
      <w:marTop w:val="0"/>
      <w:marBottom w:val="0"/>
      <w:divBdr>
        <w:top w:val="none" w:sz="0" w:space="0" w:color="auto"/>
        <w:left w:val="none" w:sz="0" w:space="0" w:color="auto"/>
        <w:bottom w:val="none" w:sz="0" w:space="0" w:color="auto"/>
        <w:right w:val="none" w:sz="0" w:space="0" w:color="auto"/>
      </w:divBdr>
    </w:div>
    <w:div w:id="1764764992">
      <w:bodyDiv w:val="1"/>
      <w:marLeft w:val="0"/>
      <w:marRight w:val="0"/>
      <w:marTop w:val="0"/>
      <w:marBottom w:val="0"/>
      <w:divBdr>
        <w:top w:val="none" w:sz="0" w:space="0" w:color="auto"/>
        <w:left w:val="none" w:sz="0" w:space="0" w:color="auto"/>
        <w:bottom w:val="none" w:sz="0" w:space="0" w:color="auto"/>
        <w:right w:val="none" w:sz="0" w:space="0" w:color="auto"/>
      </w:divBdr>
    </w:div>
    <w:div w:id="1793355533">
      <w:bodyDiv w:val="1"/>
      <w:marLeft w:val="0"/>
      <w:marRight w:val="0"/>
      <w:marTop w:val="0"/>
      <w:marBottom w:val="0"/>
      <w:divBdr>
        <w:top w:val="none" w:sz="0" w:space="0" w:color="auto"/>
        <w:left w:val="none" w:sz="0" w:space="0" w:color="auto"/>
        <w:bottom w:val="none" w:sz="0" w:space="0" w:color="auto"/>
        <w:right w:val="none" w:sz="0" w:space="0" w:color="auto"/>
      </w:divBdr>
    </w:div>
    <w:div w:id="1917744275">
      <w:bodyDiv w:val="1"/>
      <w:marLeft w:val="0"/>
      <w:marRight w:val="0"/>
      <w:marTop w:val="0"/>
      <w:marBottom w:val="0"/>
      <w:divBdr>
        <w:top w:val="none" w:sz="0" w:space="0" w:color="auto"/>
        <w:left w:val="none" w:sz="0" w:space="0" w:color="auto"/>
        <w:bottom w:val="none" w:sz="0" w:space="0" w:color="auto"/>
        <w:right w:val="none" w:sz="0" w:space="0" w:color="auto"/>
      </w:divBdr>
      <w:divsChild>
        <w:div w:id="474105340">
          <w:marLeft w:val="0"/>
          <w:marRight w:val="0"/>
          <w:marTop w:val="0"/>
          <w:marBottom w:val="0"/>
          <w:divBdr>
            <w:top w:val="none" w:sz="0" w:space="0" w:color="auto"/>
            <w:left w:val="none" w:sz="0" w:space="0" w:color="auto"/>
            <w:bottom w:val="none" w:sz="0" w:space="0" w:color="auto"/>
            <w:right w:val="none" w:sz="0" w:space="0" w:color="auto"/>
          </w:divBdr>
        </w:div>
      </w:divsChild>
    </w:div>
    <w:div w:id="1941988306">
      <w:bodyDiv w:val="1"/>
      <w:marLeft w:val="0"/>
      <w:marRight w:val="0"/>
      <w:marTop w:val="0"/>
      <w:marBottom w:val="0"/>
      <w:divBdr>
        <w:top w:val="none" w:sz="0" w:space="0" w:color="auto"/>
        <w:left w:val="none" w:sz="0" w:space="0" w:color="auto"/>
        <w:bottom w:val="none" w:sz="0" w:space="0" w:color="auto"/>
        <w:right w:val="none" w:sz="0" w:space="0" w:color="auto"/>
      </w:divBdr>
    </w:div>
    <w:div w:id="1965381737">
      <w:bodyDiv w:val="1"/>
      <w:marLeft w:val="0"/>
      <w:marRight w:val="0"/>
      <w:marTop w:val="0"/>
      <w:marBottom w:val="0"/>
      <w:divBdr>
        <w:top w:val="none" w:sz="0" w:space="0" w:color="auto"/>
        <w:left w:val="none" w:sz="0" w:space="0" w:color="auto"/>
        <w:bottom w:val="none" w:sz="0" w:space="0" w:color="auto"/>
        <w:right w:val="none" w:sz="0" w:space="0" w:color="auto"/>
      </w:divBdr>
    </w:div>
    <w:div w:id="1979869726">
      <w:bodyDiv w:val="1"/>
      <w:marLeft w:val="0"/>
      <w:marRight w:val="0"/>
      <w:marTop w:val="0"/>
      <w:marBottom w:val="0"/>
      <w:divBdr>
        <w:top w:val="none" w:sz="0" w:space="0" w:color="auto"/>
        <w:left w:val="none" w:sz="0" w:space="0" w:color="auto"/>
        <w:bottom w:val="none" w:sz="0" w:space="0" w:color="auto"/>
        <w:right w:val="none" w:sz="0" w:space="0" w:color="auto"/>
      </w:divBdr>
    </w:div>
    <w:div w:id="2067993013">
      <w:bodyDiv w:val="1"/>
      <w:marLeft w:val="0"/>
      <w:marRight w:val="0"/>
      <w:marTop w:val="0"/>
      <w:marBottom w:val="0"/>
      <w:divBdr>
        <w:top w:val="none" w:sz="0" w:space="0" w:color="auto"/>
        <w:left w:val="none" w:sz="0" w:space="0" w:color="auto"/>
        <w:bottom w:val="none" w:sz="0" w:space="0" w:color="auto"/>
        <w:right w:val="none" w:sz="0" w:space="0" w:color="auto"/>
      </w:divBdr>
    </w:div>
    <w:div w:id="2085763136">
      <w:bodyDiv w:val="1"/>
      <w:marLeft w:val="0"/>
      <w:marRight w:val="0"/>
      <w:marTop w:val="0"/>
      <w:marBottom w:val="0"/>
      <w:divBdr>
        <w:top w:val="none" w:sz="0" w:space="0" w:color="auto"/>
        <w:left w:val="none" w:sz="0" w:space="0" w:color="auto"/>
        <w:bottom w:val="none" w:sz="0" w:space="0" w:color="auto"/>
        <w:right w:val="none" w:sz="0" w:space="0" w:color="auto"/>
      </w:divBdr>
    </w:div>
    <w:div w:id="2092851176">
      <w:bodyDiv w:val="1"/>
      <w:marLeft w:val="0"/>
      <w:marRight w:val="0"/>
      <w:marTop w:val="0"/>
      <w:marBottom w:val="0"/>
      <w:divBdr>
        <w:top w:val="none" w:sz="0" w:space="0" w:color="auto"/>
        <w:left w:val="none" w:sz="0" w:space="0" w:color="auto"/>
        <w:bottom w:val="none" w:sz="0" w:space="0" w:color="auto"/>
        <w:right w:val="none" w:sz="0" w:space="0" w:color="auto"/>
      </w:divBdr>
    </w:div>
    <w:div w:id="2095934916">
      <w:bodyDiv w:val="1"/>
      <w:marLeft w:val="0"/>
      <w:marRight w:val="0"/>
      <w:marTop w:val="0"/>
      <w:marBottom w:val="0"/>
      <w:divBdr>
        <w:top w:val="none" w:sz="0" w:space="0" w:color="auto"/>
        <w:left w:val="none" w:sz="0" w:space="0" w:color="auto"/>
        <w:bottom w:val="none" w:sz="0" w:space="0" w:color="auto"/>
        <w:right w:val="none" w:sz="0" w:space="0" w:color="auto"/>
      </w:divBdr>
    </w:div>
    <w:div w:id="2097360354">
      <w:bodyDiv w:val="1"/>
      <w:marLeft w:val="0"/>
      <w:marRight w:val="0"/>
      <w:marTop w:val="0"/>
      <w:marBottom w:val="0"/>
      <w:divBdr>
        <w:top w:val="none" w:sz="0" w:space="0" w:color="auto"/>
        <w:left w:val="none" w:sz="0" w:space="0" w:color="auto"/>
        <w:bottom w:val="none" w:sz="0" w:space="0" w:color="auto"/>
        <w:right w:val="none" w:sz="0" w:space="0" w:color="auto"/>
      </w:divBdr>
    </w:div>
    <w:div w:id="2106877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03A56-52FC-4A70-BB2F-7902A827B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4</TotalTime>
  <Pages>18</Pages>
  <Words>11719</Words>
  <Characters>66800</Characters>
  <Application>Microsoft Office Word</Application>
  <DocSecurity>0</DocSecurity>
  <Lines>556</Lines>
  <Paragraphs>156</Paragraphs>
  <ScaleCrop>false</ScaleCrop>
  <HeadingPairs>
    <vt:vector size="4" baseType="variant">
      <vt:variant>
        <vt:lpstr>Название</vt:lpstr>
      </vt:variant>
      <vt:variant>
        <vt:i4>1</vt:i4>
      </vt:variant>
      <vt:variant>
        <vt:lpstr>Заголовки</vt:lpstr>
      </vt:variant>
      <vt:variant>
        <vt:i4>9</vt:i4>
      </vt:variant>
    </vt:vector>
  </HeadingPairs>
  <TitlesOfParts>
    <vt:vector size="10" baseType="lpstr">
      <vt:lpstr/>
      <vt:lpstr>ВВЕДЕНИЕ</vt:lpstr>
      <vt:lpstr>1. ТЕОРЕТИЧЕСКАЯ ЧАСТЬ</vt:lpstr>
      <vt:lpstr>1.1. Понятие свёрточных нейронных сетей</vt:lpstr>
      <vt:lpstr>1.2. Трансферное обучение </vt:lpstr>
      <vt:lpstr>1.2.1. Архитектура VGG </vt:lpstr>
      <vt:lpstr>1.2.2. Архитектура ResNet</vt:lpstr>
      <vt:lpstr>1.2.3 Архитектура MobileNet</vt:lpstr>
      <vt:lpstr>1.2.4. Архитектура EfficientNet</vt:lpstr>
      <vt:lpstr>СПИСОК ЛИТЕРАТУРЫ</vt:lpstr>
    </vt:vector>
  </TitlesOfParts>
  <Company/>
  <LinksUpToDate>false</LinksUpToDate>
  <CharactersWithSpaces>78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ontov Egor</dc:creator>
  <cp:keywords/>
  <dc:description/>
  <cp:lastModifiedBy>Stontov Egor</cp:lastModifiedBy>
  <cp:revision>250</cp:revision>
  <dcterms:created xsi:type="dcterms:W3CDTF">2025-02-03T20:45:00Z</dcterms:created>
  <dcterms:modified xsi:type="dcterms:W3CDTF">2025-02-16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73YFDqF"/&gt;&lt;style id="http://www.zotero.org/styles/gost-r-7-0-5-2008-numeric" hasBibliography="1" bibliographyStyleHasBeenSet="1"/&gt;&lt;prefs&gt;&lt;pref name="fieldType" value="Field"/&gt;&lt;/prefs&gt;&lt;/data&gt;</vt:lpwstr>
  </property>
</Properties>
</file>